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310547C" w14:textId="1AC9A30A" w:rsidR="00D55B25" w:rsidRDefault="00D4493C">
      <w:r>
        <w:t>DATA VISUALISATION:</w:t>
      </w:r>
    </w:p>
    <w:p w14:paraId="1CEDF916" w14:textId="77777777" w:rsidR="00D502DD" w:rsidRDefault="00D502DD" w:rsidP="00D502DD">
      <w:r>
        <w:t>INTRODUCTION:</w:t>
      </w:r>
    </w:p>
    <w:p w14:paraId="4D31E8F1" w14:textId="44C87438" w:rsidR="00E64635" w:rsidRDefault="00D4493C">
      <w:pPr>
        <w:rPr>
          <w:rFonts w:ascii="Helvetica" w:hAnsi="Helvetica" w:cs="Helvetica"/>
          <w:color w:val="333D49"/>
          <w:sz w:val="21"/>
          <w:szCs w:val="21"/>
          <w:shd w:val="clear" w:color="auto" w:fill="FFFFFF"/>
        </w:rPr>
      </w:pPr>
      <w:r>
        <w:tab/>
        <w:t>Detroit is the largest city in the midwestern state of Michigan.</w:t>
      </w:r>
      <w:r w:rsidR="003565FF">
        <w:t xml:space="preserve"> </w:t>
      </w:r>
      <w:r w:rsidR="003565FF">
        <w:rPr>
          <w:rFonts w:ascii="Helvetica" w:hAnsi="Helvetica" w:cs="Helvetica"/>
          <w:color w:val="333D49"/>
          <w:sz w:val="21"/>
          <w:szCs w:val="21"/>
          <w:shd w:val="clear" w:color="auto" w:fill="FFFFFF"/>
        </w:rPr>
        <w:t>This data reflects reported criminal offenses that have occurred in the City of Detroit since January 1, 2009. </w:t>
      </w:r>
      <w:r w:rsidR="00811459">
        <w:rPr>
          <w:rFonts w:ascii="Helvetica" w:hAnsi="Helvetica" w:cs="Helvetica"/>
          <w:color w:val="333D49"/>
          <w:sz w:val="21"/>
          <w:szCs w:val="21"/>
          <w:shd w:val="clear" w:color="auto" w:fill="FFFFFF"/>
        </w:rPr>
        <w:t xml:space="preserve">The dataset is taken from </w:t>
      </w:r>
      <w:r w:rsidR="00DF168C">
        <w:rPr>
          <w:rFonts w:ascii="Helvetica" w:hAnsi="Helvetica" w:cs="Helvetica"/>
          <w:color w:val="333D49"/>
          <w:sz w:val="21"/>
          <w:szCs w:val="21"/>
          <w:shd w:val="clear" w:color="auto" w:fill="FFFFFF"/>
        </w:rPr>
        <w:t>“</w:t>
      </w:r>
      <w:proofErr w:type="spellStart"/>
      <w:r w:rsidR="00DF168C">
        <w:fldChar w:fldCharType="begin"/>
      </w:r>
      <w:r w:rsidR="00DF168C">
        <w:instrText xml:space="preserve"> HYPERLINK "</w:instrText>
      </w:r>
      <w:r w:rsidR="00DF168C" w:rsidRPr="00DF168C">
        <w:instrText>https://data.world/detroit/dpd-crime-incidents-2009-2016</w:instrText>
      </w:r>
      <w:r w:rsidR="00DF168C">
        <w:instrText xml:space="preserve">" </w:instrText>
      </w:r>
      <w:r w:rsidR="00DF168C">
        <w:fldChar w:fldCharType="separate"/>
      </w:r>
      <w:r w:rsidR="00D502DD">
        <w:rPr>
          <w:rStyle w:val="Hyperlink"/>
        </w:rPr>
        <w:t>data.world</w:t>
      </w:r>
      <w:proofErr w:type="spellEnd"/>
      <w:r w:rsidR="00DF168C">
        <w:fldChar w:fldCharType="end"/>
      </w:r>
      <w:r w:rsidR="00DF168C">
        <w:t>”</w:t>
      </w:r>
      <w:r w:rsidR="00D502DD">
        <w:t xml:space="preserve"> </w:t>
      </w:r>
      <w:r w:rsidR="00D502DD">
        <w:fldChar w:fldCharType="begin"/>
      </w:r>
      <w:r w:rsidR="00D502DD">
        <w:instrText xml:space="preserve"> ADDIN ZOTERO_ITEM CSL_CITATION {"citationID":"oQjQfmmG","properties":{"formattedCitation":"[1]","plainCitation":"[1]","noteIndex":0},"citationItems":[{"id":25,"uris":["http://zotero.org/users/local/DweYMkLz/items/UJ8XB3ZC"],"uri":["http://zotero.org/users/local/DweYMkLz/items/UJ8XB3ZC"],"itemData":{"id":25,"type":"webpage","abstract":"DPD: All Crime Incidents, 2009 - 2016 (Provisional)","container-title":"data.world","title":"DPD Crime Incidents 2009-2016 - dataset by detroit","URL":"https://data.world/detroit/dpd-crime-incidents-2009-2016","accessed":{"date-parts":[["2020",3,27]]}}}],"schema":"https://github.com/citation-style-language/schema/raw/master/csl-citation.json"} </w:instrText>
      </w:r>
      <w:r w:rsidR="00D502DD">
        <w:fldChar w:fldCharType="separate"/>
      </w:r>
      <w:r w:rsidR="00D502DD" w:rsidRPr="00D502DD">
        <w:rPr>
          <w:rFonts w:ascii="Calibri" w:hAnsi="Calibri" w:cs="Calibri"/>
        </w:rPr>
        <w:t>[1]</w:t>
      </w:r>
      <w:r w:rsidR="00D502DD">
        <w:fldChar w:fldCharType="end"/>
      </w:r>
    </w:p>
    <w:p w14:paraId="4D90AACB" w14:textId="7EE1BA64" w:rsidR="00E64635" w:rsidRDefault="00E64635">
      <w:pPr>
        <w:rPr>
          <w:rFonts w:ascii="Helvetica" w:hAnsi="Helvetica" w:cs="Helvetica"/>
          <w:color w:val="333D49"/>
          <w:sz w:val="21"/>
          <w:szCs w:val="21"/>
          <w:shd w:val="clear" w:color="auto" w:fill="FFFFFF"/>
        </w:rPr>
      </w:pPr>
      <w:r>
        <w:rPr>
          <w:noProof/>
        </w:rPr>
        <w:drawing>
          <wp:inline distT="0" distB="0" distL="0" distR="0" wp14:anchorId="00BDD6B2" wp14:editId="0DE22A0F">
            <wp:extent cx="4686300" cy="3743325"/>
            <wp:effectExtent l="0" t="0" r="0" b="9525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4686300" cy="37433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4B89C2B" w14:textId="4A382D7E" w:rsidR="00C0300F" w:rsidRDefault="00C0300F">
      <w:pPr>
        <w:rPr>
          <w:rFonts w:ascii="Helvetica" w:hAnsi="Helvetica" w:cs="Helvetica"/>
          <w:color w:val="333D49"/>
          <w:sz w:val="21"/>
          <w:szCs w:val="21"/>
          <w:shd w:val="clear" w:color="auto" w:fill="FFFFFF"/>
        </w:rPr>
      </w:pPr>
      <w:r>
        <w:rPr>
          <w:rFonts w:ascii="Helvetica" w:hAnsi="Helvetica" w:cs="Helvetica"/>
          <w:color w:val="333D49"/>
          <w:sz w:val="21"/>
          <w:szCs w:val="21"/>
          <w:shd w:val="clear" w:color="auto" w:fill="FFFFFF"/>
        </w:rPr>
        <w:t>DATA CLEANING:</w:t>
      </w:r>
    </w:p>
    <w:p w14:paraId="58EEFEA7" w14:textId="08DA28CB" w:rsidR="00E64635" w:rsidRDefault="00E64635" w:rsidP="00C0300F">
      <w:pPr>
        <w:pStyle w:val="ListParagraph"/>
        <w:numPr>
          <w:ilvl w:val="0"/>
          <w:numId w:val="4"/>
        </w:numPr>
        <w:shd w:val="clear" w:color="auto" w:fill="FFFFFF"/>
        <w:spacing w:before="100" w:beforeAutospacing="1" w:after="100" w:afterAutospacing="1" w:line="240" w:lineRule="auto"/>
        <w:rPr>
          <w:rFonts w:ascii="Helvetica" w:eastAsia="Times New Roman" w:hAnsi="Helvetica" w:cs="Helvetica"/>
          <w:color w:val="333D49"/>
          <w:sz w:val="21"/>
          <w:szCs w:val="21"/>
          <w:lang w:eastAsia="en-IN"/>
        </w:rPr>
      </w:pPr>
      <w:r w:rsidRPr="00C0300F">
        <w:rPr>
          <w:rFonts w:ascii="Helvetica" w:eastAsia="Times New Roman" w:hAnsi="Helvetica" w:cs="Helvetica"/>
          <w:color w:val="333D49"/>
          <w:sz w:val="21"/>
          <w:szCs w:val="21"/>
          <w:lang w:eastAsia="en-IN"/>
        </w:rPr>
        <w:t>Some of the Fields were removed from the dataset as those were of least importance. And some the columns were added to view the crimes in a different perspective.</w:t>
      </w:r>
    </w:p>
    <w:p w14:paraId="345BA619" w14:textId="6BEFE3D3" w:rsidR="0097689C" w:rsidRDefault="0097689C" w:rsidP="00C0300F">
      <w:pPr>
        <w:pStyle w:val="ListParagraph"/>
        <w:numPr>
          <w:ilvl w:val="0"/>
          <w:numId w:val="4"/>
        </w:numPr>
        <w:shd w:val="clear" w:color="auto" w:fill="FFFFFF"/>
        <w:spacing w:before="100" w:beforeAutospacing="1" w:after="100" w:afterAutospacing="1" w:line="240" w:lineRule="auto"/>
        <w:rPr>
          <w:rFonts w:ascii="Helvetica" w:eastAsia="Times New Roman" w:hAnsi="Helvetica" w:cs="Helvetica"/>
          <w:color w:val="333D49"/>
          <w:sz w:val="21"/>
          <w:szCs w:val="21"/>
          <w:lang w:eastAsia="en-IN"/>
        </w:rPr>
      </w:pPr>
      <w:r>
        <w:rPr>
          <w:rFonts w:ascii="Helvetica" w:eastAsia="Times New Roman" w:hAnsi="Helvetica" w:cs="Helvetica"/>
          <w:color w:val="333D49"/>
          <w:sz w:val="21"/>
          <w:szCs w:val="21"/>
          <w:lang w:eastAsia="en-IN"/>
        </w:rPr>
        <w:t>Field removed were : CASEID, CRIMEID, CRNO</w:t>
      </w:r>
      <w:r w:rsidR="007B642D">
        <w:rPr>
          <w:rFonts w:ascii="Helvetica" w:eastAsia="Times New Roman" w:hAnsi="Helvetica" w:cs="Helvetica"/>
          <w:color w:val="333D49"/>
          <w:sz w:val="21"/>
          <w:szCs w:val="21"/>
          <w:lang w:eastAsia="en-IN"/>
        </w:rPr>
        <w:t>, NEIGHBORHOOD</w:t>
      </w:r>
      <w:r w:rsidR="00964267">
        <w:rPr>
          <w:rFonts w:ascii="Helvetica" w:eastAsia="Times New Roman" w:hAnsi="Helvetica" w:cs="Helvetica"/>
          <w:color w:val="333D49"/>
          <w:sz w:val="21"/>
          <w:szCs w:val="21"/>
          <w:lang w:eastAsia="en-IN"/>
        </w:rPr>
        <w:t xml:space="preserve"> and STATEOFFENSECODE</w:t>
      </w:r>
    </w:p>
    <w:p w14:paraId="56A1538C" w14:textId="2A27132E" w:rsidR="00964267" w:rsidRPr="00C0300F" w:rsidRDefault="00964267" w:rsidP="00C0300F">
      <w:pPr>
        <w:pStyle w:val="ListParagraph"/>
        <w:numPr>
          <w:ilvl w:val="0"/>
          <w:numId w:val="4"/>
        </w:numPr>
        <w:shd w:val="clear" w:color="auto" w:fill="FFFFFF"/>
        <w:spacing w:before="100" w:beforeAutospacing="1" w:after="100" w:afterAutospacing="1" w:line="240" w:lineRule="auto"/>
        <w:rPr>
          <w:rFonts w:ascii="Helvetica" w:eastAsia="Times New Roman" w:hAnsi="Helvetica" w:cs="Helvetica"/>
          <w:color w:val="333D49"/>
          <w:sz w:val="21"/>
          <w:szCs w:val="21"/>
          <w:lang w:eastAsia="en-IN"/>
        </w:rPr>
      </w:pPr>
      <w:r>
        <w:rPr>
          <w:rFonts w:ascii="Helvetica" w:eastAsia="Times New Roman" w:hAnsi="Helvetica" w:cs="Helvetica"/>
          <w:color w:val="333D49"/>
          <w:sz w:val="21"/>
          <w:szCs w:val="21"/>
          <w:lang w:eastAsia="en-IN"/>
        </w:rPr>
        <w:t>New Fields added are:</w:t>
      </w:r>
    </w:p>
    <w:p w14:paraId="1934ACC6" w14:textId="4A6D3275" w:rsidR="00E053D6" w:rsidRDefault="00E053D6" w:rsidP="00E053D6">
      <w:pPr>
        <w:numPr>
          <w:ilvl w:val="0"/>
          <w:numId w:val="1"/>
        </w:numPr>
        <w:shd w:val="clear" w:color="auto" w:fill="FFFFFF"/>
        <w:spacing w:before="100" w:beforeAutospacing="1" w:after="100" w:afterAutospacing="1" w:line="240" w:lineRule="auto"/>
        <w:rPr>
          <w:rFonts w:ascii="Helvetica" w:eastAsia="Times New Roman" w:hAnsi="Helvetica" w:cs="Helvetica"/>
          <w:color w:val="333D49"/>
          <w:sz w:val="21"/>
          <w:szCs w:val="21"/>
          <w:lang w:eastAsia="en-IN"/>
        </w:rPr>
      </w:pPr>
      <w:r>
        <w:rPr>
          <w:rFonts w:ascii="Helvetica" w:eastAsia="Times New Roman" w:hAnsi="Helvetica" w:cs="Helvetica"/>
          <w:color w:val="333D49"/>
          <w:sz w:val="21"/>
          <w:szCs w:val="21"/>
          <w:lang w:eastAsia="en-IN"/>
        </w:rPr>
        <w:t>MAXIMUM_TEMP</w:t>
      </w:r>
      <w:r w:rsidRPr="00791741">
        <w:rPr>
          <w:rFonts w:ascii="Helvetica" w:eastAsia="Times New Roman" w:hAnsi="Helvetica" w:cs="Helvetica"/>
          <w:color w:val="333D49"/>
          <w:sz w:val="21"/>
          <w:szCs w:val="21"/>
          <w:lang w:eastAsia="en-IN"/>
        </w:rPr>
        <w:t xml:space="preserve"> </w:t>
      </w:r>
      <w:r>
        <w:rPr>
          <w:rFonts w:ascii="Helvetica" w:eastAsia="Times New Roman" w:hAnsi="Helvetica" w:cs="Helvetica"/>
          <w:color w:val="333D49"/>
          <w:sz w:val="21"/>
          <w:szCs w:val="21"/>
          <w:lang w:eastAsia="en-IN"/>
        </w:rPr>
        <w:t>–</w:t>
      </w:r>
      <w:r w:rsidRPr="00791741">
        <w:rPr>
          <w:rFonts w:ascii="Helvetica" w:eastAsia="Times New Roman" w:hAnsi="Helvetica" w:cs="Helvetica"/>
          <w:color w:val="333D49"/>
          <w:sz w:val="21"/>
          <w:szCs w:val="21"/>
          <w:lang w:eastAsia="en-IN"/>
        </w:rPr>
        <w:t xml:space="preserve"> </w:t>
      </w:r>
      <w:r>
        <w:rPr>
          <w:rFonts w:ascii="Helvetica" w:eastAsia="Times New Roman" w:hAnsi="Helvetica" w:cs="Helvetica"/>
          <w:color w:val="333D49"/>
          <w:sz w:val="21"/>
          <w:szCs w:val="21"/>
          <w:lang w:eastAsia="en-IN"/>
        </w:rPr>
        <w:t>Maximum temperature measured that day</w:t>
      </w:r>
    </w:p>
    <w:p w14:paraId="549808E8" w14:textId="6491853B" w:rsidR="00E053D6" w:rsidRPr="00791741" w:rsidRDefault="00E053D6" w:rsidP="00E053D6">
      <w:pPr>
        <w:numPr>
          <w:ilvl w:val="0"/>
          <w:numId w:val="1"/>
        </w:numPr>
        <w:shd w:val="clear" w:color="auto" w:fill="FFFFFF"/>
        <w:spacing w:before="100" w:beforeAutospacing="1" w:after="100" w:afterAutospacing="1" w:line="240" w:lineRule="auto"/>
        <w:rPr>
          <w:rFonts w:ascii="Helvetica" w:eastAsia="Times New Roman" w:hAnsi="Helvetica" w:cs="Helvetica"/>
          <w:color w:val="333D49"/>
          <w:sz w:val="21"/>
          <w:szCs w:val="21"/>
          <w:lang w:eastAsia="en-IN"/>
        </w:rPr>
      </w:pPr>
      <w:r>
        <w:rPr>
          <w:rFonts w:ascii="Helvetica" w:eastAsia="Times New Roman" w:hAnsi="Helvetica" w:cs="Helvetica"/>
          <w:color w:val="333D49"/>
          <w:sz w:val="21"/>
          <w:szCs w:val="21"/>
          <w:lang w:eastAsia="en-IN"/>
        </w:rPr>
        <w:t>MINIMUM_TEMP</w:t>
      </w:r>
      <w:r w:rsidRPr="00791741">
        <w:rPr>
          <w:rFonts w:ascii="Helvetica" w:eastAsia="Times New Roman" w:hAnsi="Helvetica" w:cs="Helvetica"/>
          <w:color w:val="333D49"/>
          <w:sz w:val="21"/>
          <w:szCs w:val="21"/>
          <w:lang w:eastAsia="en-IN"/>
        </w:rPr>
        <w:t xml:space="preserve"> </w:t>
      </w:r>
      <w:r>
        <w:rPr>
          <w:rFonts w:ascii="Helvetica" w:eastAsia="Times New Roman" w:hAnsi="Helvetica" w:cs="Helvetica"/>
          <w:color w:val="333D49"/>
          <w:sz w:val="21"/>
          <w:szCs w:val="21"/>
          <w:lang w:eastAsia="en-IN"/>
        </w:rPr>
        <w:t>–</w:t>
      </w:r>
      <w:r w:rsidRPr="00791741">
        <w:rPr>
          <w:rFonts w:ascii="Helvetica" w:eastAsia="Times New Roman" w:hAnsi="Helvetica" w:cs="Helvetica"/>
          <w:color w:val="333D49"/>
          <w:sz w:val="21"/>
          <w:szCs w:val="21"/>
          <w:lang w:eastAsia="en-IN"/>
        </w:rPr>
        <w:t xml:space="preserve"> </w:t>
      </w:r>
      <w:r>
        <w:rPr>
          <w:rFonts w:ascii="Helvetica" w:eastAsia="Times New Roman" w:hAnsi="Helvetica" w:cs="Helvetica"/>
          <w:color w:val="333D49"/>
          <w:sz w:val="21"/>
          <w:szCs w:val="21"/>
          <w:lang w:eastAsia="en-IN"/>
        </w:rPr>
        <w:t>Minimum temperature measured that day</w:t>
      </w:r>
    </w:p>
    <w:p w14:paraId="679A9BC6" w14:textId="2F7BB97C" w:rsidR="00E053D6" w:rsidRDefault="00E053D6" w:rsidP="00E053D6">
      <w:pPr>
        <w:numPr>
          <w:ilvl w:val="0"/>
          <w:numId w:val="1"/>
        </w:numPr>
        <w:shd w:val="clear" w:color="auto" w:fill="FFFFFF"/>
        <w:spacing w:before="100" w:beforeAutospacing="1" w:after="100" w:afterAutospacing="1" w:line="240" w:lineRule="auto"/>
        <w:rPr>
          <w:rFonts w:ascii="Helvetica" w:eastAsia="Times New Roman" w:hAnsi="Helvetica" w:cs="Helvetica"/>
          <w:color w:val="333D49"/>
          <w:sz w:val="21"/>
          <w:szCs w:val="21"/>
          <w:lang w:eastAsia="en-IN"/>
        </w:rPr>
      </w:pPr>
      <w:r>
        <w:rPr>
          <w:rFonts w:ascii="Helvetica" w:eastAsia="Times New Roman" w:hAnsi="Helvetica" w:cs="Helvetica"/>
          <w:color w:val="333D49"/>
          <w:sz w:val="21"/>
          <w:szCs w:val="21"/>
          <w:lang w:eastAsia="en-IN"/>
        </w:rPr>
        <w:t>AVERAGE_TEMP</w:t>
      </w:r>
      <w:r w:rsidRPr="00791741">
        <w:rPr>
          <w:rFonts w:ascii="Helvetica" w:eastAsia="Times New Roman" w:hAnsi="Helvetica" w:cs="Helvetica"/>
          <w:color w:val="333D49"/>
          <w:sz w:val="21"/>
          <w:szCs w:val="21"/>
          <w:lang w:eastAsia="en-IN"/>
        </w:rPr>
        <w:t xml:space="preserve"> </w:t>
      </w:r>
      <w:r>
        <w:rPr>
          <w:rFonts w:ascii="Helvetica" w:eastAsia="Times New Roman" w:hAnsi="Helvetica" w:cs="Helvetica"/>
          <w:color w:val="333D49"/>
          <w:sz w:val="21"/>
          <w:szCs w:val="21"/>
          <w:lang w:eastAsia="en-IN"/>
        </w:rPr>
        <w:t>–</w:t>
      </w:r>
      <w:r w:rsidRPr="00791741">
        <w:rPr>
          <w:rFonts w:ascii="Helvetica" w:eastAsia="Times New Roman" w:hAnsi="Helvetica" w:cs="Helvetica"/>
          <w:color w:val="333D49"/>
          <w:sz w:val="21"/>
          <w:szCs w:val="21"/>
          <w:lang w:eastAsia="en-IN"/>
        </w:rPr>
        <w:t xml:space="preserve"> </w:t>
      </w:r>
      <w:r>
        <w:rPr>
          <w:rFonts w:ascii="Helvetica" w:eastAsia="Times New Roman" w:hAnsi="Helvetica" w:cs="Helvetica"/>
          <w:color w:val="333D49"/>
          <w:sz w:val="21"/>
          <w:szCs w:val="21"/>
          <w:lang w:eastAsia="en-IN"/>
        </w:rPr>
        <w:t>Average temperature of that day</w:t>
      </w:r>
    </w:p>
    <w:p w14:paraId="00AFDAF5" w14:textId="04576A2F" w:rsidR="00C0300F" w:rsidRDefault="00E053D6" w:rsidP="00C0300F">
      <w:pPr>
        <w:numPr>
          <w:ilvl w:val="0"/>
          <w:numId w:val="1"/>
        </w:numPr>
        <w:shd w:val="clear" w:color="auto" w:fill="FFFFFF"/>
        <w:spacing w:before="100" w:beforeAutospacing="1" w:after="100" w:afterAutospacing="1" w:line="240" w:lineRule="auto"/>
        <w:rPr>
          <w:rFonts w:ascii="Helvetica" w:eastAsia="Times New Roman" w:hAnsi="Helvetica" w:cs="Helvetica"/>
          <w:color w:val="333D49"/>
          <w:sz w:val="21"/>
          <w:szCs w:val="21"/>
          <w:lang w:eastAsia="en-IN"/>
        </w:rPr>
      </w:pPr>
      <w:r>
        <w:rPr>
          <w:rFonts w:ascii="Helvetica" w:eastAsia="Times New Roman" w:hAnsi="Helvetica" w:cs="Helvetica"/>
          <w:color w:val="333D49"/>
          <w:sz w:val="21"/>
          <w:szCs w:val="21"/>
          <w:lang w:eastAsia="en-IN"/>
        </w:rPr>
        <w:t>SNOW_DEPTH</w:t>
      </w:r>
      <w:r w:rsidRPr="00791741">
        <w:rPr>
          <w:rFonts w:ascii="Helvetica" w:eastAsia="Times New Roman" w:hAnsi="Helvetica" w:cs="Helvetica"/>
          <w:color w:val="333D49"/>
          <w:sz w:val="21"/>
          <w:szCs w:val="21"/>
          <w:lang w:eastAsia="en-IN"/>
        </w:rPr>
        <w:t xml:space="preserve"> - </w:t>
      </w:r>
      <w:r w:rsidRPr="00E64635">
        <w:rPr>
          <w:rFonts w:ascii="Helvetica" w:eastAsia="Times New Roman" w:hAnsi="Helvetica" w:cs="Helvetica"/>
          <w:color w:val="333D49"/>
          <w:sz w:val="21"/>
          <w:szCs w:val="21"/>
          <w:lang w:eastAsia="en-IN"/>
        </w:rPr>
        <w:t>Determine the depth of the new and old snow remaining on the ground at observation time.</w:t>
      </w:r>
      <w:r w:rsidR="003A7755" w:rsidRPr="00791741">
        <w:rPr>
          <w:rFonts w:ascii="Helvetica" w:eastAsia="Times New Roman" w:hAnsi="Helvetica" w:cs="Helvetica"/>
          <w:color w:val="333D49"/>
          <w:sz w:val="21"/>
          <w:szCs w:val="21"/>
          <w:lang w:eastAsia="en-IN"/>
        </w:rPr>
        <w:t xml:space="preserve"> </w:t>
      </w:r>
    </w:p>
    <w:p w14:paraId="28913E61" w14:textId="5664EFE7" w:rsidR="00753189" w:rsidRPr="00753189" w:rsidRDefault="00753189" w:rsidP="00753189">
      <w:pPr>
        <w:pStyle w:val="ListParagraph"/>
        <w:numPr>
          <w:ilvl w:val="0"/>
          <w:numId w:val="4"/>
        </w:numPr>
        <w:shd w:val="clear" w:color="auto" w:fill="FFFFFF"/>
        <w:spacing w:before="100" w:beforeAutospacing="1" w:after="100" w:afterAutospacing="1" w:line="240" w:lineRule="auto"/>
        <w:rPr>
          <w:rFonts w:ascii="Helvetica" w:eastAsia="Times New Roman" w:hAnsi="Helvetica" w:cs="Helvetica"/>
          <w:color w:val="333D49"/>
          <w:sz w:val="21"/>
          <w:szCs w:val="21"/>
          <w:lang w:eastAsia="en-IN"/>
        </w:rPr>
      </w:pPr>
      <w:r>
        <w:rPr>
          <w:rFonts w:ascii="Helvetica" w:eastAsia="Times New Roman" w:hAnsi="Helvetica" w:cs="Helvetica"/>
          <w:color w:val="333D49"/>
          <w:sz w:val="21"/>
          <w:szCs w:val="21"/>
          <w:lang w:eastAsia="en-IN"/>
        </w:rPr>
        <w:t xml:space="preserve">The Weather data has been taken from government website “ </w:t>
      </w:r>
      <w:hyperlink r:id="rId7" w:history="1">
        <w:r>
          <w:rPr>
            <w:rStyle w:val="Hyperlink"/>
          </w:rPr>
          <w:t>https://w2.weather.gov/climate/xmacis.php?wfo=dtx</w:t>
        </w:r>
      </w:hyperlink>
      <w:r>
        <w:t xml:space="preserve"> “</w:t>
      </w:r>
    </w:p>
    <w:p w14:paraId="22555C34" w14:textId="2C677BEF" w:rsidR="00C0300F" w:rsidRDefault="00C0300F" w:rsidP="00C0300F">
      <w:pPr>
        <w:pStyle w:val="ListParagraph"/>
        <w:numPr>
          <w:ilvl w:val="0"/>
          <w:numId w:val="4"/>
        </w:numPr>
        <w:shd w:val="clear" w:color="auto" w:fill="FFFFFF"/>
        <w:spacing w:before="100" w:beforeAutospacing="1" w:after="100" w:afterAutospacing="1" w:line="240" w:lineRule="auto"/>
        <w:rPr>
          <w:rFonts w:ascii="Helvetica" w:eastAsia="Times New Roman" w:hAnsi="Helvetica" w:cs="Helvetica"/>
          <w:color w:val="333D49"/>
          <w:sz w:val="21"/>
          <w:szCs w:val="21"/>
          <w:lang w:eastAsia="en-IN"/>
        </w:rPr>
      </w:pPr>
      <w:r>
        <w:rPr>
          <w:rFonts w:ascii="Helvetica" w:eastAsia="Times New Roman" w:hAnsi="Helvetica" w:cs="Helvetica"/>
          <w:color w:val="333D49"/>
          <w:sz w:val="21"/>
          <w:szCs w:val="21"/>
          <w:lang w:eastAsia="en-IN"/>
        </w:rPr>
        <w:t>Omitting NA rows from the dataset</w:t>
      </w:r>
      <w:r w:rsidR="008A436C">
        <w:rPr>
          <w:rFonts w:ascii="Helvetica" w:eastAsia="Times New Roman" w:hAnsi="Helvetica" w:cs="Helvetica"/>
          <w:color w:val="333D49"/>
          <w:sz w:val="21"/>
          <w:szCs w:val="21"/>
          <w:lang w:eastAsia="en-IN"/>
        </w:rPr>
        <w:t>.</w:t>
      </w:r>
    </w:p>
    <w:p w14:paraId="190A3AB8" w14:textId="132E2C27" w:rsidR="00032625" w:rsidRPr="00C0300F" w:rsidRDefault="00032625" w:rsidP="00C0300F">
      <w:pPr>
        <w:pStyle w:val="ListParagraph"/>
        <w:numPr>
          <w:ilvl w:val="0"/>
          <w:numId w:val="4"/>
        </w:numPr>
        <w:shd w:val="clear" w:color="auto" w:fill="FFFFFF"/>
        <w:spacing w:before="100" w:beforeAutospacing="1" w:after="100" w:afterAutospacing="1" w:line="240" w:lineRule="auto"/>
        <w:rPr>
          <w:rFonts w:ascii="Helvetica" w:eastAsia="Times New Roman" w:hAnsi="Helvetica" w:cs="Helvetica"/>
          <w:color w:val="333D49"/>
          <w:sz w:val="21"/>
          <w:szCs w:val="21"/>
          <w:lang w:eastAsia="en-IN"/>
        </w:rPr>
      </w:pPr>
      <w:r>
        <w:rPr>
          <w:rFonts w:ascii="Helvetica" w:eastAsia="Times New Roman" w:hAnsi="Helvetica" w:cs="Helvetica"/>
          <w:color w:val="333D49"/>
          <w:sz w:val="21"/>
          <w:szCs w:val="21"/>
          <w:lang w:eastAsia="en-IN"/>
        </w:rPr>
        <w:t>Separating year, month and date columns out INCIDENTDATE column.</w:t>
      </w:r>
    </w:p>
    <w:p w14:paraId="7409E97A" w14:textId="27DD4C97" w:rsidR="00791741" w:rsidRDefault="00791741" w:rsidP="00912DBD">
      <w:r>
        <w:t xml:space="preserve">The dataset </w:t>
      </w:r>
      <w:r w:rsidR="00032625">
        <w:t xml:space="preserve">now </w:t>
      </w:r>
      <w:r>
        <w:t xml:space="preserve">has </w:t>
      </w:r>
      <w:r w:rsidR="00AE5661" w:rsidRPr="00B971C5">
        <w:rPr>
          <w:b/>
          <w:bCs/>
        </w:rPr>
        <w:t>1064523</w:t>
      </w:r>
      <w:r w:rsidR="00AE5661">
        <w:t xml:space="preserve"> </w:t>
      </w:r>
      <w:r w:rsidR="00135582">
        <w:t xml:space="preserve">rows and </w:t>
      </w:r>
      <w:r w:rsidR="00AE5661" w:rsidRPr="00B971C5">
        <w:rPr>
          <w:b/>
          <w:bCs/>
        </w:rPr>
        <w:t>20</w:t>
      </w:r>
      <w:r w:rsidR="00AE5661">
        <w:t xml:space="preserve"> </w:t>
      </w:r>
      <w:r w:rsidR="00135582">
        <w:t>columns</w:t>
      </w:r>
      <w:r w:rsidR="00E64635">
        <w:t xml:space="preserve"> after cleaning</w:t>
      </w:r>
      <w:r w:rsidR="00135582">
        <w:t xml:space="preserve">. </w:t>
      </w:r>
    </w:p>
    <w:p w14:paraId="152E0604" w14:textId="112B1920" w:rsidR="008A436C" w:rsidRDefault="008A436C" w:rsidP="00912DBD"/>
    <w:p w14:paraId="3D6F8E42" w14:textId="77777777" w:rsidR="00273D01" w:rsidRDefault="00273D01" w:rsidP="00912DBD"/>
    <w:p w14:paraId="7CE9791F" w14:textId="77777777" w:rsidR="008A436C" w:rsidRDefault="008A436C" w:rsidP="00912DBD"/>
    <w:p w14:paraId="259C9388" w14:textId="21A97490" w:rsidR="00D7544B" w:rsidRDefault="00D7544B" w:rsidP="00912DBD">
      <w:r>
        <w:lastRenderedPageBreak/>
        <w:t>Given below is the summary of the dataset:</w:t>
      </w:r>
    </w:p>
    <w:p w14:paraId="212C1FFA" w14:textId="4B9797E8" w:rsidR="00AE5661" w:rsidRDefault="00E64635" w:rsidP="00E64635">
      <w:r>
        <w:rPr>
          <w:noProof/>
        </w:rPr>
        <w:drawing>
          <wp:inline distT="0" distB="0" distL="0" distR="0" wp14:anchorId="5695E323" wp14:editId="503991B4">
            <wp:extent cx="5731510" cy="4112260"/>
            <wp:effectExtent l="0" t="0" r="2540" b="254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1122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35C0138" w14:textId="7BB14534" w:rsidR="00273D01" w:rsidRDefault="00E64635" w:rsidP="00A61186">
      <w:pPr>
        <w:rPr>
          <w:noProof/>
        </w:rPr>
      </w:pPr>
      <w:r>
        <w:rPr>
          <w:noProof/>
        </w:rPr>
        <w:drawing>
          <wp:inline distT="0" distB="0" distL="0" distR="0" wp14:anchorId="7F666D22" wp14:editId="7A935AFA">
            <wp:extent cx="5731510" cy="2129155"/>
            <wp:effectExtent l="0" t="0" r="2540" b="4445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1291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DD110A4" w14:textId="7BA776EA" w:rsidR="00273D01" w:rsidRDefault="00273D01" w:rsidP="00A61186">
      <w:pPr>
        <w:rPr>
          <w:noProof/>
        </w:rPr>
      </w:pPr>
      <w:r>
        <w:rPr>
          <w:noProof/>
        </w:rPr>
        <w:t xml:space="preserve"> A glimpse of dataset:</w:t>
      </w:r>
    </w:p>
    <w:p w14:paraId="272ABEF9" w14:textId="5006BE70" w:rsidR="00273D01" w:rsidRDefault="00273D01" w:rsidP="00273D01">
      <w:pPr>
        <w:jc w:val="center"/>
        <w:rPr>
          <w:noProof/>
        </w:rPr>
      </w:pPr>
      <w:r>
        <w:rPr>
          <w:noProof/>
        </w:rPr>
        <w:drawing>
          <wp:inline distT="0" distB="0" distL="0" distR="0" wp14:anchorId="7C00F891" wp14:editId="63E8B3FC">
            <wp:extent cx="4688732" cy="2276316"/>
            <wp:effectExtent l="0" t="0" r="0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4742936" cy="230263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DC4BF28" w14:textId="6BA8754E" w:rsidR="004D10E3" w:rsidRDefault="004D10E3" w:rsidP="004D10E3">
      <w:pPr>
        <w:rPr>
          <w:noProof/>
        </w:rPr>
      </w:pPr>
      <w:r>
        <w:rPr>
          <w:noProof/>
        </w:rPr>
        <w:lastRenderedPageBreak/>
        <w:t xml:space="preserve">There are in total 14 numerical and 5 factor variable. This </w:t>
      </w:r>
      <w:r w:rsidR="004E58FD">
        <w:rPr>
          <w:noProof/>
        </w:rPr>
        <w:t xml:space="preserve">dataset </w:t>
      </w:r>
      <w:r>
        <w:rPr>
          <w:noProof/>
        </w:rPr>
        <w:t>also includes a date variable.</w:t>
      </w:r>
    </w:p>
    <w:p w14:paraId="40BAAD9A" w14:textId="21CFFA69" w:rsidR="00D114E3" w:rsidRDefault="00D114E3" w:rsidP="00D114E3">
      <w:pPr>
        <w:rPr>
          <w:noProof/>
        </w:rPr>
      </w:pPr>
      <w:r>
        <w:rPr>
          <w:noProof/>
        </w:rPr>
        <w:t>Council wise Crime Records:</w:t>
      </w:r>
    </w:p>
    <w:p w14:paraId="42C6473D" w14:textId="3AA52CFA" w:rsidR="00D114E3" w:rsidRDefault="00D114E3" w:rsidP="00D114E3">
      <w:pPr>
        <w:rPr>
          <w:noProof/>
        </w:rPr>
      </w:pPr>
      <w:r>
        <w:rPr>
          <w:noProof/>
        </w:rPr>
        <w:tab/>
        <w:t>This plot is interactive and made using Highcharts package. This shows 3 categories which are very less or null compared to the rest.</w:t>
      </w:r>
      <w:r w:rsidR="00760EE3">
        <w:rPr>
          <w:noProof/>
        </w:rPr>
        <w:fldChar w:fldCharType="begin"/>
      </w:r>
      <w:r w:rsidR="00760EE3">
        <w:rPr>
          <w:noProof/>
        </w:rPr>
        <w:instrText xml:space="preserve"> ADDIN ZOTERO_ITEM CSL_CITATION {"citationID":"DDi4pVzx","properties":{"formattedCitation":"[2]","plainCitation":"[2]","noteIndex":0},"citationItems":[{"id":27,"uris":["http://zotero.org/users/local/DweYMkLz/items/SS2MMHCQ"],"uri":["http://zotero.org/users/local/DweYMkLz/items/SS2MMHCQ"],"itemData":{"id":27,"type":"webpage","title":"Highcharter","URL":"http://jkunst.com/highcharter/shortcuts.html","accessed":{"date-parts":[["2020",3,27]]}}}],"schema":"https://github.com/citation-style-language/schema/raw/master/csl-citation.json"} </w:instrText>
      </w:r>
      <w:r w:rsidR="00760EE3">
        <w:rPr>
          <w:noProof/>
        </w:rPr>
        <w:fldChar w:fldCharType="separate"/>
      </w:r>
      <w:r w:rsidR="00760EE3" w:rsidRPr="00760EE3">
        <w:rPr>
          <w:rFonts w:ascii="Calibri" w:hAnsi="Calibri" w:cs="Calibri"/>
        </w:rPr>
        <w:t>[2]</w:t>
      </w:r>
      <w:r w:rsidR="00760EE3">
        <w:rPr>
          <w:noProof/>
        </w:rPr>
        <w:fldChar w:fldCharType="end"/>
      </w:r>
    </w:p>
    <w:p w14:paraId="0077A5A6" w14:textId="1138A5F8" w:rsidR="00D114E3" w:rsidRDefault="00D114E3" w:rsidP="00D114E3">
      <w:pPr>
        <w:rPr>
          <w:noProof/>
        </w:rPr>
      </w:pPr>
      <w:r>
        <w:rPr>
          <w:noProof/>
        </w:rPr>
        <w:drawing>
          <wp:inline distT="0" distB="0" distL="0" distR="0" wp14:anchorId="4543E1E7" wp14:editId="6E25BF17">
            <wp:extent cx="5731510" cy="3656330"/>
            <wp:effectExtent l="0" t="0" r="2540" b="1270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6563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ECD86C4" w14:textId="5FEFE4D8" w:rsidR="00A61186" w:rsidRDefault="00E6177D" w:rsidP="00A61186">
      <w:r>
        <w:t xml:space="preserve">Category wise Crime </w:t>
      </w:r>
      <w:r w:rsidR="00273D01">
        <w:t>records:</w:t>
      </w:r>
    </w:p>
    <w:p w14:paraId="29B8CCB7" w14:textId="1C675991" w:rsidR="00E6177D" w:rsidRPr="00A61186" w:rsidRDefault="00E6177D" w:rsidP="00A61186">
      <w:pPr>
        <w:rPr>
          <w:noProof/>
        </w:rPr>
      </w:pPr>
      <w:r>
        <w:tab/>
      </w:r>
      <w:r w:rsidR="00732E05">
        <w:t xml:space="preserve">The interactive plot was made with </w:t>
      </w:r>
      <w:r w:rsidR="00753189">
        <w:t>“</w:t>
      </w:r>
      <w:proofErr w:type="spellStart"/>
      <w:r w:rsidR="00732E05">
        <w:t>Highcharts</w:t>
      </w:r>
      <w:proofErr w:type="spellEnd"/>
      <w:r w:rsidR="00753189">
        <w:t>”</w:t>
      </w:r>
      <w:r w:rsidR="00732E05">
        <w:t xml:space="preserve"> library. This shows that almost 10 categories are very less in numbers i.e. the number of crime records are far too less. So will omit those categories in further charts.</w:t>
      </w:r>
    </w:p>
    <w:p w14:paraId="1E0D0E11" w14:textId="397DF809" w:rsidR="0076190C" w:rsidRDefault="0076190C" w:rsidP="00912DBD">
      <w:r>
        <w:rPr>
          <w:noProof/>
        </w:rPr>
        <w:drawing>
          <wp:inline distT="0" distB="0" distL="0" distR="0" wp14:anchorId="1A4E5D6B" wp14:editId="51B809A9">
            <wp:extent cx="5245542" cy="3346315"/>
            <wp:effectExtent l="0" t="0" r="0" b="6985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263898" cy="33580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C581A18" w14:textId="75AA4DF3" w:rsidR="00760EE3" w:rsidRDefault="00760EE3" w:rsidP="00760EE3">
      <w:pPr>
        <w:ind w:firstLine="720"/>
      </w:pPr>
      <w:r>
        <w:lastRenderedPageBreak/>
        <w:t xml:space="preserve">Following Maps are made using </w:t>
      </w:r>
      <w:r w:rsidRPr="00C96D4A">
        <w:t>TABLEAU</w:t>
      </w:r>
      <w:r>
        <w:t xml:space="preserve">. </w:t>
      </w:r>
      <w:r w:rsidRPr="00C96D4A">
        <w:t>Tableau is a powerful and fastest growing data visualization tool used in the Business Intelligence Industry. It helps in simplifying raw data into the very easily understandable format.</w:t>
      </w:r>
      <w:r w:rsidR="00C96D4A" w:rsidRPr="00C96D4A">
        <w:t xml:space="preserve"> </w:t>
      </w:r>
      <w:r w:rsidR="00C96D4A" w:rsidRPr="00C96D4A">
        <w:fldChar w:fldCharType="begin"/>
      </w:r>
      <w:r w:rsidR="00C96D4A" w:rsidRPr="00C96D4A">
        <w:instrText xml:space="preserve"> ADDIN ZOTERO_ITEM CSL_CITATION {"citationID":"y3pH75Fi","properties":{"formattedCitation":"[3]","plainCitation":"[3]","noteIndex":0},"citationItems":[{"id":29,"uris":["http://zotero.org/users/local/DweYMkLz/items/CIRUJB9Z"],"uri":["http://zotero.org/users/local/DweYMkLz/items/CIRUJB9Z"],"itemData":{"id":29,"type":"webpage","title":"What is Tableau? Uses and Applications","URL":"https://www.guru99.com/what-is-tableau.html","accessed":{"date-parts":[["2020",3,27]]}}}],"schema":"https://github.com/citation-style-language/schema/raw/master/csl-citation.json"} </w:instrText>
      </w:r>
      <w:r w:rsidR="00C96D4A" w:rsidRPr="00C96D4A">
        <w:fldChar w:fldCharType="separate"/>
      </w:r>
      <w:r w:rsidR="00C96D4A" w:rsidRPr="00C96D4A">
        <w:t>[3]</w:t>
      </w:r>
      <w:r w:rsidR="00C96D4A" w:rsidRPr="00C96D4A">
        <w:fldChar w:fldCharType="end"/>
      </w:r>
    </w:p>
    <w:p w14:paraId="1D62B479" w14:textId="08EDF837" w:rsidR="00D7544B" w:rsidRDefault="002F6558" w:rsidP="00912DBD">
      <w:r>
        <w:t>Graphs based on different category with different years:</w:t>
      </w:r>
    </w:p>
    <w:p w14:paraId="4E54C029" w14:textId="245CBC56" w:rsidR="00273D01" w:rsidRDefault="00912DBD" w:rsidP="00273D01">
      <w:r>
        <w:tab/>
      </w:r>
      <w:r w:rsidR="009B7C8B">
        <w:t>Bubble map of Crime category based on number of records</w:t>
      </w:r>
      <w:r w:rsidR="00B649E1">
        <w:t>. All the records are categorized by</w:t>
      </w:r>
      <w:r w:rsidR="00375AA6">
        <w:t xml:space="preserve"> different years from 2009-2016. </w:t>
      </w:r>
      <w:r w:rsidR="008A436C">
        <w:t>Stating all the top 5 crimes of each year.</w:t>
      </w:r>
    </w:p>
    <w:p w14:paraId="2611DF73" w14:textId="52D9D4FC" w:rsidR="002F6558" w:rsidRDefault="002F6558" w:rsidP="002F6558">
      <w:pPr>
        <w:pStyle w:val="ListParagraph"/>
        <w:numPr>
          <w:ilvl w:val="0"/>
          <w:numId w:val="2"/>
        </w:numPr>
      </w:pPr>
      <w:r>
        <w:t>2009 :</w:t>
      </w:r>
      <w:r w:rsidR="00B649E1">
        <w:t xml:space="preserve"> </w:t>
      </w:r>
      <w:r>
        <w:t>Burglary, Assault, Larceny</w:t>
      </w:r>
      <w:r w:rsidR="00276D30">
        <w:t>, Murder/Information, Miscellaneous</w:t>
      </w:r>
    </w:p>
    <w:p w14:paraId="3B2B9E41" w14:textId="559FD684" w:rsidR="00AE1C13" w:rsidRDefault="00276D30" w:rsidP="00AE1C13">
      <w:pPr>
        <w:ind w:left="2160"/>
      </w:pPr>
      <w:r>
        <w:rPr>
          <w:noProof/>
        </w:rPr>
        <w:drawing>
          <wp:inline distT="0" distB="0" distL="0" distR="0" wp14:anchorId="7385EF7F" wp14:editId="02BDA74D">
            <wp:extent cx="3596561" cy="3482502"/>
            <wp:effectExtent l="0" t="0" r="4445" b="381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3712304" cy="35945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E1DB8EF" w14:textId="09CC9AF2" w:rsidR="002F6558" w:rsidRDefault="002F6558" w:rsidP="002F6558">
      <w:pPr>
        <w:pStyle w:val="ListParagraph"/>
        <w:numPr>
          <w:ilvl w:val="0"/>
          <w:numId w:val="2"/>
        </w:numPr>
      </w:pPr>
      <w:r>
        <w:t>2010 :</w:t>
      </w:r>
      <w:r w:rsidR="00B649E1">
        <w:t xml:space="preserve"> </w:t>
      </w:r>
      <w:r w:rsidR="00276D30">
        <w:t>Assault, Larceny, Burglary, Murder/Information, Miscellaneous</w:t>
      </w:r>
    </w:p>
    <w:p w14:paraId="455C13B5" w14:textId="77777777" w:rsidR="002F6558" w:rsidRDefault="002F6558" w:rsidP="002F6558">
      <w:pPr>
        <w:pStyle w:val="ListParagraph"/>
        <w:ind w:left="1440"/>
      </w:pPr>
    </w:p>
    <w:p w14:paraId="4568CF78" w14:textId="47765B18" w:rsidR="00753189" w:rsidRDefault="00276D30" w:rsidP="000107A9">
      <w:pPr>
        <w:pStyle w:val="ListParagraph"/>
        <w:ind w:left="1440"/>
      </w:pPr>
      <w:r>
        <w:rPr>
          <w:noProof/>
        </w:rPr>
        <w:drawing>
          <wp:inline distT="0" distB="0" distL="0" distR="0" wp14:anchorId="4A50D087" wp14:editId="0D8CD187">
            <wp:extent cx="3784060" cy="3468722"/>
            <wp:effectExtent l="0" t="0" r="6985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3795497" cy="347920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2C0469A" w14:textId="7237C918" w:rsidR="002F6558" w:rsidRDefault="002F6558" w:rsidP="002F6558">
      <w:pPr>
        <w:pStyle w:val="ListParagraph"/>
        <w:numPr>
          <w:ilvl w:val="0"/>
          <w:numId w:val="2"/>
        </w:numPr>
      </w:pPr>
      <w:r>
        <w:lastRenderedPageBreak/>
        <w:t>2011</w:t>
      </w:r>
      <w:r w:rsidR="00276D30">
        <w:t xml:space="preserve"> :  Assault, Burglary, Larceny, Murder/Information, Miscellaneous</w:t>
      </w:r>
    </w:p>
    <w:p w14:paraId="6A1D793C" w14:textId="07C0D508" w:rsidR="002F6558" w:rsidRDefault="002F6558" w:rsidP="002F6558">
      <w:pPr>
        <w:pStyle w:val="ListParagraph"/>
        <w:ind w:left="1440"/>
      </w:pPr>
    </w:p>
    <w:p w14:paraId="00E2D654" w14:textId="29197DD4" w:rsidR="00397026" w:rsidRDefault="00276D30" w:rsidP="00753189">
      <w:pPr>
        <w:pStyle w:val="ListParagraph"/>
        <w:ind w:left="1440"/>
      </w:pPr>
      <w:r>
        <w:rPr>
          <w:noProof/>
        </w:rPr>
        <w:drawing>
          <wp:inline distT="0" distB="0" distL="0" distR="0" wp14:anchorId="27A2A687" wp14:editId="25DB57CB">
            <wp:extent cx="4314825" cy="4095750"/>
            <wp:effectExtent l="0" t="0" r="9525" b="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4314825" cy="40957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2951F09" w14:textId="5C2522EC" w:rsidR="002F6558" w:rsidRDefault="002F6558" w:rsidP="002F6558">
      <w:pPr>
        <w:pStyle w:val="ListParagraph"/>
        <w:ind w:left="1440"/>
      </w:pPr>
    </w:p>
    <w:p w14:paraId="17B98EE1" w14:textId="47688D80" w:rsidR="002F6558" w:rsidRDefault="002F6558" w:rsidP="002F6558">
      <w:pPr>
        <w:pStyle w:val="ListParagraph"/>
        <w:numPr>
          <w:ilvl w:val="0"/>
          <w:numId w:val="2"/>
        </w:numPr>
      </w:pPr>
      <w:r>
        <w:t>2012 :</w:t>
      </w:r>
      <w:r w:rsidR="00B649E1">
        <w:t xml:space="preserve"> </w:t>
      </w:r>
      <w:r w:rsidR="00276D30">
        <w:t>Assault, Larceny, Miscellaneous, Burglary, Murder/Information</w:t>
      </w:r>
    </w:p>
    <w:p w14:paraId="1D96C846" w14:textId="103A6DE4" w:rsidR="002F6558" w:rsidRDefault="002F6558" w:rsidP="002F6558">
      <w:pPr>
        <w:pStyle w:val="ListParagraph"/>
        <w:ind w:left="1440"/>
      </w:pPr>
    </w:p>
    <w:p w14:paraId="2C968564" w14:textId="51FCFE6A" w:rsidR="002F6558" w:rsidRDefault="00276D30" w:rsidP="002F6558">
      <w:pPr>
        <w:pStyle w:val="ListParagraph"/>
        <w:ind w:left="1440"/>
      </w:pPr>
      <w:r>
        <w:rPr>
          <w:noProof/>
        </w:rPr>
        <w:drawing>
          <wp:inline distT="0" distB="0" distL="0" distR="0" wp14:anchorId="26CA6D25" wp14:editId="3EC9E75A">
            <wp:extent cx="4324350" cy="4162425"/>
            <wp:effectExtent l="0" t="0" r="0" b="9525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4324350" cy="41624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1B8FE86" w14:textId="77777777" w:rsidR="00753189" w:rsidRDefault="00753189" w:rsidP="002F6558">
      <w:pPr>
        <w:pStyle w:val="ListParagraph"/>
        <w:ind w:left="1440"/>
      </w:pPr>
    </w:p>
    <w:p w14:paraId="421EFCAE" w14:textId="455A3993" w:rsidR="002F6558" w:rsidRDefault="002F6558" w:rsidP="002F6558">
      <w:pPr>
        <w:pStyle w:val="ListParagraph"/>
        <w:ind w:left="1440"/>
      </w:pPr>
    </w:p>
    <w:p w14:paraId="4D3DE2F4" w14:textId="6FA4800E" w:rsidR="002F6558" w:rsidRDefault="002F6558" w:rsidP="002F6558">
      <w:pPr>
        <w:pStyle w:val="ListParagraph"/>
        <w:numPr>
          <w:ilvl w:val="0"/>
          <w:numId w:val="2"/>
        </w:numPr>
      </w:pPr>
      <w:r>
        <w:t xml:space="preserve">2013 : </w:t>
      </w:r>
      <w:r w:rsidR="008D25C0">
        <w:t>Miscellaneous, Larceny, Assault, Burglary, Damage to property</w:t>
      </w:r>
    </w:p>
    <w:p w14:paraId="696CACAF" w14:textId="3C466F62" w:rsidR="00397026" w:rsidRDefault="00276D30" w:rsidP="00273D01">
      <w:pPr>
        <w:ind w:left="1440"/>
      </w:pPr>
      <w:r>
        <w:rPr>
          <w:noProof/>
        </w:rPr>
        <w:drawing>
          <wp:inline distT="0" distB="0" distL="0" distR="0" wp14:anchorId="131D513F" wp14:editId="079DA58A">
            <wp:extent cx="4173166" cy="3853558"/>
            <wp:effectExtent l="0" t="0" r="0" b="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4173869" cy="385420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6B1EE23" w14:textId="658FE9C6" w:rsidR="00EF0D35" w:rsidRDefault="00EF0D35" w:rsidP="00EF0D35">
      <w:pPr>
        <w:pStyle w:val="ListParagraph"/>
        <w:numPr>
          <w:ilvl w:val="0"/>
          <w:numId w:val="2"/>
        </w:numPr>
      </w:pPr>
      <w:r>
        <w:t xml:space="preserve">2014 : </w:t>
      </w:r>
      <w:r w:rsidR="008D25C0">
        <w:t xml:space="preserve">Miscellaneous, Assault, </w:t>
      </w:r>
      <w:r w:rsidR="00D55A34">
        <w:t>Larceny, Burglary, Damage to property</w:t>
      </w:r>
    </w:p>
    <w:p w14:paraId="726D0412" w14:textId="77777777" w:rsidR="00EF0D35" w:rsidRDefault="00EF0D35" w:rsidP="00EF0D35">
      <w:pPr>
        <w:pStyle w:val="ListParagraph"/>
        <w:ind w:left="1440"/>
      </w:pPr>
    </w:p>
    <w:p w14:paraId="24160E2C" w14:textId="6B69F577" w:rsidR="00EF0D35" w:rsidRDefault="008D25C0" w:rsidP="00EF0D35">
      <w:pPr>
        <w:ind w:left="1440"/>
      </w:pPr>
      <w:r>
        <w:rPr>
          <w:noProof/>
        </w:rPr>
        <w:drawing>
          <wp:inline distT="0" distB="0" distL="0" distR="0" wp14:anchorId="52867019" wp14:editId="0A875D74">
            <wp:extent cx="4295775" cy="3305175"/>
            <wp:effectExtent l="0" t="0" r="9525" b="9525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4295775" cy="33051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AFAC293" w14:textId="6107746A" w:rsidR="00D114E3" w:rsidRDefault="00D114E3" w:rsidP="00EF0D35">
      <w:pPr>
        <w:ind w:left="1440"/>
      </w:pPr>
    </w:p>
    <w:p w14:paraId="7609FFBD" w14:textId="77777777" w:rsidR="00D114E3" w:rsidRDefault="00D114E3" w:rsidP="00EF0D35">
      <w:pPr>
        <w:ind w:left="1440"/>
      </w:pPr>
    </w:p>
    <w:p w14:paraId="62B242CF" w14:textId="77777777" w:rsidR="00753189" w:rsidRDefault="00753189" w:rsidP="00EF0D35">
      <w:pPr>
        <w:ind w:left="1440"/>
      </w:pPr>
    </w:p>
    <w:p w14:paraId="022928EE" w14:textId="39E019BF" w:rsidR="00EF0D35" w:rsidRDefault="00EF0D35" w:rsidP="00EF0D35">
      <w:pPr>
        <w:pStyle w:val="ListParagraph"/>
        <w:numPr>
          <w:ilvl w:val="0"/>
          <w:numId w:val="2"/>
        </w:numPr>
      </w:pPr>
      <w:r>
        <w:lastRenderedPageBreak/>
        <w:t>2015 : Miscellaneous, Assault, Larceny</w:t>
      </w:r>
      <w:r w:rsidR="00D55A34">
        <w:t>, Damage to property, Burglary</w:t>
      </w:r>
    </w:p>
    <w:p w14:paraId="64E02B2D" w14:textId="6BB9E6D3" w:rsidR="00EF0D35" w:rsidRDefault="00D55A34" w:rsidP="00EF0D35">
      <w:pPr>
        <w:pStyle w:val="ListParagraph"/>
        <w:ind w:left="1440"/>
      </w:pPr>
      <w:r>
        <w:rPr>
          <w:noProof/>
        </w:rPr>
        <w:drawing>
          <wp:inline distT="0" distB="0" distL="0" distR="0" wp14:anchorId="33547F78" wp14:editId="4BAAFB34">
            <wp:extent cx="4352925" cy="3600450"/>
            <wp:effectExtent l="0" t="0" r="9525" b="0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4352925" cy="36004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5D90E82" w14:textId="752BC536" w:rsidR="00753189" w:rsidRDefault="00753189" w:rsidP="00EF0D35">
      <w:pPr>
        <w:pStyle w:val="ListParagraph"/>
        <w:ind w:left="1440"/>
      </w:pPr>
    </w:p>
    <w:p w14:paraId="2B3994D1" w14:textId="5B0ED47D" w:rsidR="00273D01" w:rsidRDefault="00273D01" w:rsidP="00EF0D35">
      <w:pPr>
        <w:pStyle w:val="ListParagraph"/>
        <w:ind w:left="1440"/>
      </w:pPr>
    </w:p>
    <w:p w14:paraId="62FAB2F3" w14:textId="46AFF190" w:rsidR="00273D01" w:rsidRDefault="00273D01" w:rsidP="00EF0D35">
      <w:pPr>
        <w:pStyle w:val="ListParagraph"/>
        <w:ind w:left="1440"/>
      </w:pPr>
    </w:p>
    <w:p w14:paraId="79DD748C" w14:textId="77777777" w:rsidR="00273D01" w:rsidRDefault="00273D01" w:rsidP="00EF0D35">
      <w:pPr>
        <w:pStyle w:val="ListParagraph"/>
        <w:ind w:left="1440"/>
      </w:pPr>
    </w:p>
    <w:p w14:paraId="5C7BADD8" w14:textId="77777777" w:rsidR="00753189" w:rsidRDefault="00753189" w:rsidP="00EF0D35">
      <w:pPr>
        <w:pStyle w:val="ListParagraph"/>
        <w:ind w:left="1440"/>
      </w:pPr>
    </w:p>
    <w:p w14:paraId="6FFF971E" w14:textId="756DE851" w:rsidR="00EF0D35" w:rsidRDefault="00EF0D35" w:rsidP="00EF0D35">
      <w:pPr>
        <w:pStyle w:val="ListParagraph"/>
        <w:numPr>
          <w:ilvl w:val="0"/>
          <w:numId w:val="2"/>
        </w:numPr>
      </w:pPr>
      <w:r>
        <w:t>2016 : Miscellaneous, Assault, Larceny</w:t>
      </w:r>
      <w:r w:rsidR="00D55A34">
        <w:t>, Damage to property, Aggravated assault</w:t>
      </w:r>
    </w:p>
    <w:p w14:paraId="45999EF6" w14:textId="416E3E87" w:rsidR="00EF0D35" w:rsidRDefault="004060F8" w:rsidP="00EF0D35">
      <w:pPr>
        <w:ind w:left="1440"/>
      </w:pPr>
      <w:r>
        <w:t xml:space="preserve">          </w:t>
      </w:r>
      <w:r w:rsidR="00D55A34">
        <w:rPr>
          <w:noProof/>
        </w:rPr>
        <w:drawing>
          <wp:inline distT="0" distB="0" distL="0" distR="0" wp14:anchorId="6475DD36" wp14:editId="0F923120">
            <wp:extent cx="3831021" cy="2982456"/>
            <wp:effectExtent l="0" t="0" r="0" b="8890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3846467" cy="299448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D61A7B2" w14:textId="229174AC" w:rsidR="002653B0" w:rsidRDefault="002653B0" w:rsidP="002653B0">
      <w:r>
        <w:tab/>
        <w:t>As seen from the plots,</w:t>
      </w:r>
      <w:r w:rsidRPr="00753189">
        <w:rPr>
          <w:b/>
          <w:bCs/>
        </w:rPr>
        <w:t xml:space="preserve"> Burglary</w:t>
      </w:r>
      <w:r>
        <w:t xml:space="preserve"> used to top the list during 2009 but moved out as of year 2016 and </w:t>
      </w:r>
      <w:r w:rsidR="00753189">
        <w:t xml:space="preserve">that year </w:t>
      </w:r>
      <w:r>
        <w:t xml:space="preserve">was </w:t>
      </w:r>
      <w:r w:rsidR="00753189">
        <w:t>surpassed</w:t>
      </w:r>
      <w:r>
        <w:t xml:space="preserve"> by </w:t>
      </w:r>
      <w:r w:rsidRPr="00753189">
        <w:rPr>
          <w:b/>
          <w:bCs/>
        </w:rPr>
        <w:t>Miscellaneous</w:t>
      </w:r>
      <w:r>
        <w:t xml:space="preserve"> crime category.</w:t>
      </w:r>
    </w:p>
    <w:p w14:paraId="4135B2DE" w14:textId="441BB3F5" w:rsidR="000107A9" w:rsidRDefault="000107A9" w:rsidP="002653B0"/>
    <w:p w14:paraId="75D39884" w14:textId="77777777" w:rsidR="000107A9" w:rsidRDefault="000107A9" w:rsidP="002653B0"/>
    <w:p w14:paraId="635DD36E" w14:textId="61867C09" w:rsidR="004060F8" w:rsidRDefault="004060F8" w:rsidP="004060F8">
      <w:r>
        <w:lastRenderedPageBreak/>
        <w:t>Plotting Crimes based on Category in Detroit Map:</w:t>
      </w:r>
    </w:p>
    <w:p w14:paraId="7F514BEB" w14:textId="4B824C17" w:rsidR="004060F8" w:rsidRDefault="00944375" w:rsidP="004060F8">
      <w:r>
        <w:tab/>
      </w:r>
      <w:r w:rsidR="00AE4F12">
        <w:t xml:space="preserve">Maps show the </w:t>
      </w:r>
      <w:r w:rsidR="0088612E">
        <w:t xml:space="preserve">top </w:t>
      </w:r>
      <w:r w:rsidR="00E50780">
        <w:t>6</w:t>
      </w:r>
      <w:r w:rsidR="0088612E">
        <w:t xml:space="preserve"> </w:t>
      </w:r>
      <w:r w:rsidR="00AE4F12">
        <w:t>crime category spread across the city</w:t>
      </w:r>
      <w:r w:rsidR="00E50780">
        <w:t>.</w:t>
      </w:r>
      <w:r w:rsidR="00732E05">
        <w:t xml:space="preserve"> </w:t>
      </w:r>
      <w:r w:rsidR="00EB741E">
        <w:t>All these maps were created using Tableau.</w:t>
      </w:r>
    </w:p>
    <w:p w14:paraId="359D5FEB" w14:textId="6F70FE67" w:rsidR="00CE015F" w:rsidRDefault="006A58B7" w:rsidP="004060F8">
      <w:r>
        <w:rPr>
          <w:noProof/>
        </w:rPr>
        <w:drawing>
          <wp:inline distT="0" distB="0" distL="0" distR="0" wp14:anchorId="208AE6C2" wp14:editId="1D137726">
            <wp:extent cx="5324475" cy="2810893"/>
            <wp:effectExtent l="0" t="0" r="0" b="8890"/>
            <wp:docPr id="29" name="Picture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5328112" cy="281281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CDC96F9" w14:textId="1451D2B8" w:rsidR="006A58B7" w:rsidRDefault="006A58B7" w:rsidP="004060F8"/>
    <w:p w14:paraId="220D951E" w14:textId="5FEC6FD6" w:rsidR="006A58B7" w:rsidRDefault="006A58B7" w:rsidP="004060F8">
      <w:r>
        <w:rPr>
          <w:noProof/>
        </w:rPr>
        <w:drawing>
          <wp:inline distT="0" distB="0" distL="0" distR="0" wp14:anchorId="17BAC8A6" wp14:editId="400CC36B">
            <wp:extent cx="5324475" cy="2835669"/>
            <wp:effectExtent l="0" t="0" r="0" b="3175"/>
            <wp:docPr id="32" name="Picture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5337671" cy="284269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C8B4F4B" w14:textId="77777777" w:rsidR="00E50780" w:rsidRDefault="00E50780" w:rsidP="004060F8"/>
    <w:p w14:paraId="1F5D1C2D" w14:textId="3C58649E" w:rsidR="006A58B7" w:rsidRDefault="006A58B7" w:rsidP="004060F8">
      <w:r>
        <w:rPr>
          <w:noProof/>
        </w:rPr>
        <w:lastRenderedPageBreak/>
        <w:drawing>
          <wp:inline distT="0" distB="0" distL="0" distR="0" wp14:anchorId="73914DD1" wp14:editId="0AFB25F9">
            <wp:extent cx="5353050" cy="2828944"/>
            <wp:effectExtent l="0" t="0" r="0" b="9525"/>
            <wp:docPr id="31" name="Picture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5361527" cy="283342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618D59F" w14:textId="07D5BDD4" w:rsidR="006A58B7" w:rsidRDefault="006A58B7" w:rsidP="004060F8"/>
    <w:p w14:paraId="6BB80AAF" w14:textId="59A4589F" w:rsidR="00CE015F" w:rsidRDefault="006A58B7" w:rsidP="004060F8">
      <w:r>
        <w:rPr>
          <w:noProof/>
        </w:rPr>
        <w:drawing>
          <wp:inline distT="0" distB="0" distL="0" distR="0" wp14:anchorId="4F6A47E1" wp14:editId="42811AB2">
            <wp:extent cx="5334000" cy="2837787"/>
            <wp:effectExtent l="0" t="0" r="0" b="1270"/>
            <wp:docPr id="33" name="Picture 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>
                      <a:off x="0" y="0"/>
                      <a:ext cx="5352201" cy="28474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2E64446" w14:textId="055685DE" w:rsidR="00CE015F" w:rsidRDefault="00CE015F" w:rsidP="004060F8">
      <w:r>
        <w:rPr>
          <w:noProof/>
        </w:rPr>
        <w:drawing>
          <wp:inline distT="0" distB="0" distL="0" distR="0" wp14:anchorId="350DEEBA" wp14:editId="5C80C2D9">
            <wp:extent cx="5400675" cy="2864284"/>
            <wp:effectExtent l="0" t="0" r="0" b="0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5"/>
                    <a:stretch>
                      <a:fillRect/>
                    </a:stretch>
                  </pic:blipFill>
                  <pic:spPr>
                    <a:xfrm>
                      <a:off x="0" y="0"/>
                      <a:ext cx="5412205" cy="287039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9E3259D" w14:textId="0F820816" w:rsidR="00CE015F" w:rsidRDefault="00CE015F" w:rsidP="004060F8">
      <w:r>
        <w:rPr>
          <w:noProof/>
        </w:rPr>
        <w:lastRenderedPageBreak/>
        <w:drawing>
          <wp:inline distT="0" distB="0" distL="0" distR="0" wp14:anchorId="1EFE65F1" wp14:editId="05EFBFF9">
            <wp:extent cx="5419725" cy="2828153"/>
            <wp:effectExtent l="0" t="0" r="0" b="0"/>
            <wp:docPr id="20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6"/>
                    <a:stretch>
                      <a:fillRect/>
                    </a:stretch>
                  </pic:blipFill>
                  <pic:spPr>
                    <a:xfrm>
                      <a:off x="0" y="0"/>
                      <a:ext cx="5462394" cy="285041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A7CDB55" w14:textId="2AA925C3" w:rsidR="00CE015F" w:rsidRDefault="00CE015F" w:rsidP="004060F8"/>
    <w:p w14:paraId="477505A9" w14:textId="1E7BE511" w:rsidR="003251D9" w:rsidRDefault="00E50780" w:rsidP="00753189">
      <w:r>
        <w:t>Below plots show the number of crime records per month and per hour basis</w:t>
      </w:r>
      <w:r w:rsidR="00753189">
        <w:t xml:space="preserve">: </w:t>
      </w:r>
    </w:p>
    <w:p w14:paraId="7B5CB435" w14:textId="6F40A233" w:rsidR="00CE015F" w:rsidRDefault="00CE015F" w:rsidP="004060F8">
      <w:r>
        <w:rPr>
          <w:noProof/>
        </w:rPr>
        <w:drawing>
          <wp:inline distT="0" distB="0" distL="0" distR="0" wp14:anchorId="203EA432" wp14:editId="0411FB08">
            <wp:extent cx="5486400" cy="2762034"/>
            <wp:effectExtent l="0" t="0" r="0" b="635"/>
            <wp:docPr id="21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7"/>
                    <a:stretch>
                      <a:fillRect/>
                    </a:stretch>
                  </pic:blipFill>
                  <pic:spPr>
                    <a:xfrm>
                      <a:off x="0" y="0"/>
                      <a:ext cx="5547369" cy="279272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D9B7704" w14:textId="5F8F9DE7" w:rsidR="00753189" w:rsidRDefault="00753189" w:rsidP="00753189">
      <w:r>
        <w:t>According to the graphs :</w:t>
      </w:r>
    </w:p>
    <w:p w14:paraId="436D2849" w14:textId="77777777" w:rsidR="00EE465F" w:rsidRDefault="00753189" w:rsidP="00EE465F">
      <w:pPr>
        <w:pStyle w:val="ListParagraph"/>
        <w:numPr>
          <w:ilvl w:val="0"/>
          <w:numId w:val="13"/>
        </w:numPr>
      </w:pPr>
      <w:r>
        <w:t xml:space="preserve">Year 2009 had large number of crime records and 2014 showed comparatively less crime records. </w:t>
      </w:r>
    </w:p>
    <w:p w14:paraId="5C758862" w14:textId="77777777" w:rsidR="00EE465F" w:rsidRDefault="00753189" w:rsidP="00EE465F">
      <w:pPr>
        <w:pStyle w:val="ListParagraph"/>
        <w:numPr>
          <w:ilvl w:val="0"/>
          <w:numId w:val="13"/>
        </w:numPr>
      </w:pPr>
      <w:r>
        <w:t xml:space="preserve">July is the month with high crime rate and February always showed a dip in crimes every year. </w:t>
      </w:r>
    </w:p>
    <w:p w14:paraId="60F34469" w14:textId="77777777" w:rsidR="00EE465F" w:rsidRDefault="00753189" w:rsidP="00EE465F">
      <w:pPr>
        <w:pStyle w:val="ListParagraph"/>
        <w:numPr>
          <w:ilvl w:val="0"/>
          <w:numId w:val="13"/>
        </w:numPr>
      </w:pPr>
      <w:r>
        <w:t>During 4am to 7 am the crimes happened are low also during 12pm there are high number of crime occurrences.</w:t>
      </w:r>
    </w:p>
    <w:p w14:paraId="285CC968" w14:textId="77777777" w:rsidR="00EE465F" w:rsidRDefault="00753189" w:rsidP="00EE465F">
      <w:pPr>
        <w:pStyle w:val="ListParagraph"/>
        <w:numPr>
          <w:ilvl w:val="0"/>
          <w:numId w:val="13"/>
        </w:numPr>
      </w:pPr>
      <w:r>
        <w:t xml:space="preserve"> From year 2009 to 2014 there was a gradual decrease in line graph but then 2015 showed a bit of a rise. </w:t>
      </w:r>
    </w:p>
    <w:p w14:paraId="555447E1" w14:textId="77777777" w:rsidR="00EE465F" w:rsidRDefault="00753189" w:rsidP="00EE465F">
      <w:pPr>
        <w:pStyle w:val="ListParagraph"/>
        <w:numPr>
          <w:ilvl w:val="0"/>
          <w:numId w:val="13"/>
        </w:numPr>
      </w:pPr>
      <w:r>
        <w:t xml:space="preserve">2016 can’t be considered as there is data of only 5 months. </w:t>
      </w:r>
    </w:p>
    <w:p w14:paraId="4360A914" w14:textId="54829DA0" w:rsidR="00753189" w:rsidRDefault="00753189" w:rsidP="00EE465F">
      <w:pPr>
        <w:pStyle w:val="ListParagraph"/>
        <w:numPr>
          <w:ilvl w:val="0"/>
          <w:numId w:val="13"/>
        </w:numPr>
      </w:pPr>
      <w:r>
        <w:t>Something that should not be missed is the peaks, i.e. the crime rise during the months March, May and October.</w:t>
      </w:r>
    </w:p>
    <w:p w14:paraId="31E5EA87" w14:textId="4171BC04" w:rsidR="00EE465F" w:rsidRDefault="00EE465F" w:rsidP="00EE465F">
      <w:pPr>
        <w:pStyle w:val="ListParagraph"/>
        <w:ind w:left="1080"/>
      </w:pPr>
    </w:p>
    <w:p w14:paraId="4346CD01" w14:textId="77777777" w:rsidR="00D114E3" w:rsidRDefault="00D114E3" w:rsidP="00EE465F">
      <w:pPr>
        <w:pStyle w:val="ListParagraph"/>
        <w:ind w:left="1080"/>
      </w:pPr>
    </w:p>
    <w:p w14:paraId="412AAC83" w14:textId="3BE4D315" w:rsidR="0005668C" w:rsidRDefault="0005668C" w:rsidP="0005668C">
      <w:r>
        <w:lastRenderedPageBreak/>
        <w:t>Below plots show crime records based on snow depth recorded every day:</w:t>
      </w:r>
    </w:p>
    <w:p w14:paraId="27A1C1E2" w14:textId="1DCDCA04" w:rsidR="0005668C" w:rsidRDefault="0005668C" w:rsidP="0005668C">
      <w:r>
        <w:rPr>
          <w:noProof/>
        </w:rPr>
        <w:drawing>
          <wp:inline distT="0" distB="0" distL="0" distR="0" wp14:anchorId="7ACBC57B" wp14:editId="19504333">
            <wp:extent cx="4823150" cy="3048000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8"/>
                    <a:stretch>
                      <a:fillRect/>
                    </a:stretch>
                  </pic:blipFill>
                  <pic:spPr>
                    <a:xfrm>
                      <a:off x="0" y="0"/>
                      <a:ext cx="4839480" cy="30583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A7BDB62" w14:textId="4C9C04A9" w:rsidR="00CE015F" w:rsidRDefault="00CE015F" w:rsidP="004060F8"/>
    <w:p w14:paraId="49EC8EA7" w14:textId="78A4F1D0" w:rsidR="00CE015F" w:rsidRDefault="00CE015F" w:rsidP="004060F8">
      <w:r>
        <w:rPr>
          <w:noProof/>
        </w:rPr>
        <w:drawing>
          <wp:inline distT="0" distB="0" distL="0" distR="0" wp14:anchorId="194A1935" wp14:editId="112F7121">
            <wp:extent cx="4970834" cy="2616489"/>
            <wp:effectExtent l="0" t="0" r="1270" b="0"/>
            <wp:docPr id="22" name="Picture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9"/>
                    <a:stretch>
                      <a:fillRect/>
                    </a:stretch>
                  </pic:blipFill>
                  <pic:spPr>
                    <a:xfrm>
                      <a:off x="0" y="0"/>
                      <a:ext cx="4983173" cy="262298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94B6DA5" w14:textId="23D76BFA" w:rsidR="00CE015F" w:rsidRDefault="00CE015F" w:rsidP="004060F8">
      <w:r>
        <w:rPr>
          <w:noProof/>
        </w:rPr>
        <w:drawing>
          <wp:inline distT="0" distB="0" distL="0" distR="0" wp14:anchorId="1511D45F" wp14:editId="64675B2A">
            <wp:extent cx="5048655" cy="2650180"/>
            <wp:effectExtent l="0" t="0" r="0" b="0"/>
            <wp:docPr id="23" name="Picture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0"/>
                    <a:stretch>
                      <a:fillRect/>
                    </a:stretch>
                  </pic:blipFill>
                  <pic:spPr>
                    <a:xfrm>
                      <a:off x="0" y="0"/>
                      <a:ext cx="5071606" cy="266222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A561B22" w14:textId="372ECB67" w:rsidR="006469BF" w:rsidRDefault="006469BF" w:rsidP="004060F8"/>
    <w:p w14:paraId="193DFA06" w14:textId="601622DA" w:rsidR="006115D0" w:rsidRDefault="006115D0" w:rsidP="004060F8">
      <w:r>
        <w:rPr>
          <w:noProof/>
        </w:rPr>
        <w:drawing>
          <wp:inline distT="0" distB="0" distL="0" distR="0" wp14:anchorId="610EF1A9" wp14:editId="757D398F">
            <wp:extent cx="5058383" cy="3165833"/>
            <wp:effectExtent l="0" t="0" r="9525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1"/>
                    <a:stretch>
                      <a:fillRect/>
                    </a:stretch>
                  </pic:blipFill>
                  <pic:spPr>
                    <a:xfrm>
                      <a:off x="0" y="0"/>
                      <a:ext cx="5072159" cy="31744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C43E16E" w14:textId="3B6FD5DA" w:rsidR="00EE465F" w:rsidRDefault="00EE465F" w:rsidP="004060F8">
      <w:r>
        <w:t xml:space="preserve">According to the Bar Graph above: </w:t>
      </w:r>
    </w:p>
    <w:p w14:paraId="03B4A545" w14:textId="77777777" w:rsidR="00EE465F" w:rsidRDefault="00EE465F" w:rsidP="00EE465F">
      <w:pPr>
        <w:pStyle w:val="ListParagraph"/>
        <w:numPr>
          <w:ilvl w:val="0"/>
          <w:numId w:val="6"/>
        </w:numPr>
      </w:pPr>
      <w:r>
        <w:t>It shows month wise crime distribution based on snow depth.</w:t>
      </w:r>
    </w:p>
    <w:p w14:paraId="4434EFDA" w14:textId="77777777" w:rsidR="00EE465F" w:rsidRDefault="00EE465F" w:rsidP="00EE465F">
      <w:pPr>
        <w:pStyle w:val="ListParagraph"/>
        <w:numPr>
          <w:ilvl w:val="0"/>
          <w:numId w:val="6"/>
        </w:numPr>
      </w:pPr>
      <w:r>
        <w:t>As seen from the graphs from May to October there is very less snow and that’s the time when crime was largest.</w:t>
      </w:r>
    </w:p>
    <w:p w14:paraId="45B68E85" w14:textId="6ADDB803" w:rsidR="00EE465F" w:rsidRDefault="00EE465F" w:rsidP="002A74F4">
      <w:pPr>
        <w:pStyle w:val="ListParagraph"/>
        <w:numPr>
          <w:ilvl w:val="0"/>
          <w:numId w:val="6"/>
        </w:numPr>
      </w:pPr>
      <w:r>
        <w:t>Very less number of crimes have been recorded while the snow depth was 10 or more.</w:t>
      </w:r>
    </w:p>
    <w:p w14:paraId="56E94A3E" w14:textId="77777777" w:rsidR="00D114E3" w:rsidRDefault="00D114E3" w:rsidP="00D114E3">
      <w:pPr>
        <w:pStyle w:val="ListParagraph"/>
      </w:pPr>
    </w:p>
    <w:p w14:paraId="3695E636" w14:textId="77777777" w:rsidR="00C96D4A" w:rsidRDefault="00C96D4A" w:rsidP="00EE465F"/>
    <w:p w14:paraId="2BD4B623" w14:textId="77777777" w:rsidR="00C96D4A" w:rsidRDefault="00C96D4A" w:rsidP="00EE465F"/>
    <w:p w14:paraId="5D0AA9C0" w14:textId="77777777" w:rsidR="00C96D4A" w:rsidRDefault="00C96D4A" w:rsidP="00EE465F"/>
    <w:p w14:paraId="4C661785" w14:textId="03A11DD7" w:rsidR="00C96D4A" w:rsidRDefault="00C96D4A" w:rsidP="00EE465F"/>
    <w:p w14:paraId="57027062" w14:textId="77777777" w:rsidR="00C96D4A" w:rsidRDefault="00C96D4A" w:rsidP="00EE465F"/>
    <w:p w14:paraId="79696785" w14:textId="7477ACEF" w:rsidR="006469BF" w:rsidRDefault="002A74F4" w:rsidP="00EE465F">
      <w:r>
        <w:t>Below shown are the plots with respect to temperature:</w:t>
      </w:r>
    </w:p>
    <w:p w14:paraId="575A9383" w14:textId="7F0DEE64" w:rsidR="006469BF" w:rsidRDefault="006469BF" w:rsidP="004060F8">
      <w:r>
        <w:rPr>
          <w:noProof/>
        </w:rPr>
        <w:lastRenderedPageBreak/>
        <w:drawing>
          <wp:inline distT="0" distB="0" distL="0" distR="0" wp14:anchorId="2C0F2A20" wp14:editId="33BC1F9B">
            <wp:extent cx="5126477" cy="2692167"/>
            <wp:effectExtent l="0" t="0" r="0" b="0"/>
            <wp:docPr id="24" name="Picture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2"/>
                    <a:stretch>
                      <a:fillRect/>
                    </a:stretch>
                  </pic:blipFill>
                  <pic:spPr>
                    <a:xfrm>
                      <a:off x="0" y="0"/>
                      <a:ext cx="5142932" cy="270080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47F668A" w14:textId="173B3CF8" w:rsidR="006469BF" w:rsidRDefault="006469BF" w:rsidP="004060F8"/>
    <w:p w14:paraId="569EC31E" w14:textId="4C662A6E" w:rsidR="006469BF" w:rsidRDefault="006469BF" w:rsidP="004060F8">
      <w:r>
        <w:rPr>
          <w:noProof/>
        </w:rPr>
        <w:drawing>
          <wp:inline distT="0" distB="0" distL="0" distR="0" wp14:anchorId="310866B5" wp14:editId="64E095DB">
            <wp:extent cx="5165387" cy="2726907"/>
            <wp:effectExtent l="0" t="0" r="0" b="0"/>
            <wp:docPr id="25" name="Picture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3"/>
                    <a:stretch>
                      <a:fillRect/>
                    </a:stretch>
                  </pic:blipFill>
                  <pic:spPr>
                    <a:xfrm>
                      <a:off x="0" y="0"/>
                      <a:ext cx="5197620" cy="274392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6769209" w14:textId="37F8F0A6" w:rsidR="006469BF" w:rsidRDefault="006469BF" w:rsidP="004060F8"/>
    <w:p w14:paraId="3041491F" w14:textId="16E1DA43" w:rsidR="006469BF" w:rsidRDefault="006469BF" w:rsidP="004060F8">
      <w:r>
        <w:rPr>
          <w:noProof/>
        </w:rPr>
        <w:drawing>
          <wp:inline distT="0" distB="0" distL="0" distR="0" wp14:anchorId="5E761134" wp14:editId="0F070EC9">
            <wp:extent cx="5175115" cy="2745231"/>
            <wp:effectExtent l="0" t="0" r="6985" b="0"/>
            <wp:docPr id="26" name="Picture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4"/>
                    <a:stretch>
                      <a:fillRect/>
                    </a:stretch>
                  </pic:blipFill>
                  <pic:spPr>
                    <a:xfrm>
                      <a:off x="0" y="0"/>
                      <a:ext cx="5197204" cy="275694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4F49C10" w14:textId="3FFDEEFB" w:rsidR="006469BF" w:rsidRDefault="006469BF" w:rsidP="004060F8">
      <w:r>
        <w:rPr>
          <w:noProof/>
        </w:rPr>
        <w:lastRenderedPageBreak/>
        <w:drawing>
          <wp:inline distT="0" distB="0" distL="0" distR="0" wp14:anchorId="6B9B9F73" wp14:editId="200F2E74">
            <wp:extent cx="5165387" cy="2748082"/>
            <wp:effectExtent l="0" t="0" r="0" b="0"/>
            <wp:docPr id="27" name="Picture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5"/>
                    <a:stretch>
                      <a:fillRect/>
                    </a:stretch>
                  </pic:blipFill>
                  <pic:spPr>
                    <a:xfrm>
                      <a:off x="0" y="0"/>
                      <a:ext cx="5182457" cy="275716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BC5DB0B" w14:textId="3E9E5C0E" w:rsidR="006A58B7" w:rsidRDefault="006A58B7" w:rsidP="004060F8"/>
    <w:p w14:paraId="5C3E5209" w14:textId="5E560436" w:rsidR="006A58B7" w:rsidRDefault="006A58B7" w:rsidP="004060F8">
      <w:r>
        <w:rPr>
          <w:noProof/>
        </w:rPr>
        <w:drawing>
          <wp:inline distT="0" distB="0" distL="0" distR="0" wp14:anchorId="1FF1A6E5" wp14:editId="403A8B10">
            <wp:extent cx="5165090" cy="2726179"/>
            <wp:effectExtent l="0" t="0" r="0" b="0"/>
            <wp:docPr id="28" name="Picture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6"/>
                    <a:stretch>
                      <a:fillRect/>
                    </a:stretch>
                  </pic:blipFill>
                  <pic:spPr>
                    <a:xfrm>
                      <a:off x="0" y="0"/>
                      <a:ext cx="5181936" cy="27350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4EC61A3" w14:textId="1B6A71C6" w:rsidR="00611099" w:rsidRDefault="00611099" w:rsidP="004060F8"/>
    <w:p w14:paraId="5D9B7E50" w14:textId="66825372" w:rsidR="00611099" w:rsidRDefault="00611099" w:rsidP="004060F8">
      <w:r>
        <w:rPr>
          <w:noProof/>
        </w:rPr>
        <w:drawing>
          <wp:inline distT="0" distB="0" distL="0" distR="0" wp14:anchorId="13113210" wp14:editId="2B39E13B">
            <wp:extent cx="5194570" cy="2739436"/>
            <wp:effectExtent l="0" t="0" r="6350" b="3810"/>
            <wp:docPr id="34" name="Picture 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7"/>
                    <a:stretch>
                      <a:fillRect/>
                    </a:stretch>
                  </pic:blipFill>
                  <pic:spPr>
                    <a:xfrm>
                      <a:off x="0" y="0"/>
                      <a:ext cx="5204242" cy="274453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0C83367" w14:textId="77777777" w:rsidR="00C96D4A" w:rsidRDefault="00C96D4A" w:rsidP="004060F8"/>
    <w:p w14:paraId="3867AFEC" w14:textId="7EF91691" w:rsidR="00EE465F" w:rsidRDefault="00EE465F" w:rsidP="004060F8">
      <w:r>
        <w:lastRenderedPageBreak/>
        <w:t xml:space="preserve">According to the above shown Area Graph: </w:t>
      </w:r>
    </w:p>
    <w:p w14:paraId="778679EE" w14:textId="77777777" w:rsidR="00EE465F" w:rsidRDefault="00EE465F" w:rsidP="00EE465F">
      <w:pPr>
        <w:pStyle w:val="ListParagraph"/>
        <w:numPr>
          <w:ilvl w:val="0"/>
          <w:numId w:val="9"/>
        </w:numPr>
      </w:pPr>
      <w:r>
        <w:t>Most occurred 6 category of crime are plotted here against Temperature recorded that day.</w:t>
      </w:r>
    </w:p>
    <w:p w14:paraId="7D009ACA" w14:textId="77777777" w:rsidR="00EE465F" w:rsidRDefault="00EE465F" w:rsidP="00EE465F">
      <w:pPr>
        <w:pStyle w:val="ListParagraph"/>
        <w:numPr>
          <w:ilvl w:val="0"/>
          <w:numId w:val="9"/>
        </w:numPr>
      </w:pPr>
      <w:r>
        <w:t>All the three categories of temperature has been recorded and plotted.</w:t>
      </w:r>
    </w:p>
    <w:p w14:paraId="1B3F36FD" w14:textId="77777777" w:rsidR="00EE465F" w:rsidRDefault="00EE465F" w:rsidP="00EE465F">
      <w:pPr>
        <w:pStyle w:val="ListParagraph"/>
        <w:numPr>
          <w:ilvl w:val="0"/>
          <w:numId w:val="9"/>
        </w:numPr>
      </w:pPr>
      <w:r>
        <w:t>Most of the crimes occur when it’s a bit warmer climate.</w:t>
      </w:r>
    </w:p>
    <w:p w14:paraId="632D4846" w14:textId="77777777" w:rsidR="00EE465F" w:rsidRDefault="00EE465F" w:rsidP="00EE465F">
      <w:pPr>
        <w:pStyle w:val="ListParagraph"/>
        <w:numPr>
          <w:ilvl w:val="0"/>
          <w:numId w:val="9"/>
        </w:numPr>
      </w:pPr>
      <w:r>
        <w:t>Crime records of at least 500 to 1200 are recorded on all temperature range</w:t>
      </w:r>
    </w:p>
    <w:p w14:paraId="105C77C9" w14:textId="30099E58" w:rsidR="00611099" w:rsidRDefault="00EE465F" w:rsidP="004060F8">
      <w:pPr>
        <w:pStyle w:val="ListParagraph"/>
        <w:numPr>
          <w:ilvl w:val="0"/>
          <w:numId w:val="9"/>
        </w:numPr>
      </w:pPr>
      <w:r>
        <w:t>Most of the crimes can be seen occurring at a 50, 64.50 and 72.90-degree Fahrenheit.</w:t>
      </w:r>
    </w:p>
    <w:p w14:paraId="7C0C53EE" w14:textId="77777777" w:rsidR="00EE465F" w:rsidRDefault="00EE465F" w:rsidP="00EE465F">
      <w:pPr>
        <w:pStyle w:val="ListParagraph"/>
      </w:pPr>
    </w:p>
    <w:p w14:paraId="28A9267F" w14:textId="2A1FA1D9" w:rsidR="00714DB7" w:rsidRDefault="00714DB7" w:rsidP="004060F8">
      <w:r>
        <w:t>Below shown is plot of crime records on each day basis:</w:t>
      </w:r>
    </w:p>
    <w:p w14:paraId="1A90D0E2" w14:textId="5B795C7D" w:rsidR="00714DB7" w:rsidRDefault="00714DB7" w:rsidP="00714DB7">
      <w:pPr>
        <w:pStyle w:val="ListParagraph"/>
        <w:numPr>
          <w:ilvl w:val="0"/>
          <w:numId w:val="10"/>
        </w:numPr>
      </w:pPr>
      <w:r>
        <w:t>There are 2 plots, the graph below shows overall day to day crime reports, and the one above also shows the same with respect month.</w:t>
      </w:r>
    </w:p>
    <w:p w14:paraId="59DE104F" w14:textId="4653AFB5" w:rsidR="00714DB7" w:rsidRDefault="00714DB7" w:rsidP="00714DB7">
      <w:pPr>
        <w:pStyle w:val="ListParagraph"/>
        <w:numPr>
          <w:ilvl w:val="0"/>
          <w:numId w:val="10"/>
        </w:numPr>
      </w:pPr>
      <w:r>
        <w:t>It is clearly seen that on the first day of every month the crime is high and from the second day it drops drastically.</w:t>
      </w:r>
    </w:p>
    <w:p w14:paraId="5DA3EA0B" w14:textId="533177D4" w:rsidR="00714DB7" w:rsidRDefault="00714DB7" w:rsidP="00636D35">
      <w:pPr>
        <w:pStyle w:val="ListParagraph"/>
        <w:numPr>
          <w:ilvl w:val="0"/>
          <w:numId w:val="10"/>
        </w:numPr>
      </w:pPr>
      <w:r>
        <w:t>On 31</w:t>
      </w:r>
      <w:r w:rsidRPr="00714DB7">
        <w:rPr>
          <w:vertAlign w:val="superscript"/>
        </w:rPr>
        <w:t>st</w:t>
      </w:r>
      <w:r>
        <w:t xml:space="preserve"> day there is comparatively low crimes happening.</w:t>
      </w:r>
    </w:p>
    <w:p w14:paraId="2BCEE3BF" w14:textId="77777777" w:rsidR="00636D35" w:rsidRDefault="00636D35" w:rsidP="00636D35">
      <w:pPr>
        <w:pStyle w:val="ListParagraph"/>
      </w:pPr>
    </w:p>
    <w:p w14:paraId="10A19640" w14:textId="2AD16425" w:rsidR="00611099" w:rsidRDefault="00611099" w:rsidP="004060F8">
      <w:r>
        <w:rPr>
          <w:noProof/>
        </w:rPr>
        <w:drawing>
          <wp:inline distT="0" distB="0" distL="0" distR="0" wp14:anchorId="1883302C" wp14:editId="699FEBDF">
            <wp:extent cx="5731510" cy="3025775"/>
            <wp:effectExtent l="0" t="0" r="2540" b="3175"/>
            <wp:docPr id="35" name="Picture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8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0257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EEE9F2D" w14:textId="3B03E729" w:rsidR="00611099" w:rsidRDefault="00611099" w:rsidP="004060F8">
      <w:bookmarkStart w:id="0" w:name="_GoBack"/>
      <w:bookmarkEnd w:id="0"/>
    </w:p>
    <w:p w14:paraId="1FC7E265" w14:textId="0F3DFCB9" w:rsidR="00636D35" w:rsidRDefault="00636D35" w:rsidP="004060F8">
      <w:r>
        <w:t xml:space="preserve">Below shown is a heatmap of offense description given by the people </w:t>
      </w:r>
      <w:r w:rsidR="0080796E">
        <w:t>of the most occurred crime category:</w:t>
      </w:r>
    </w:p>
    <w:p w14:paraId="5814FA68" w14:textId="3D7781F7" w:rsidR="0080796E" w:rsidRDefault="00551E96" w:rsidP="0080796E">
      <w:pPr>
        <w:pStyle w:val="ListParagraph"/>
        <w:numPr>
          <w:ilvl w:val="0"/>
          <w:numId w:val="11"/>
        </w:numPr>
      </w:pPr>
      <w:r>
        <w:t xml:space="preserve">Simple assault tops the </w:t>
      </w:r>
      <w:r w:rsidR="00CA7B55">
        <w:t>offenses</w:t>
      </w:r>
      <w:r w:rsidR="00E0312E">
        <w:t xml:space="preserve"> followed by Vehicle theft and murder information</w:t>
      </w:r>
    </w:p>
    <w:p w14:paraId="47A87F48" w14:textId="24D3E905" w:rsidR="00B401BC" w:rsidRDefault="00E0312E" w:rsidP="004060F8">
      <w:pPr>
        <w:pStyle w:val="ListParagraph"/>
        <w:numPr>
          <w:ilvl w:val="0"/>
          <w:numId w:val="11"/>
        </w:numPr>
      </w:pPr>
      <w:r>
        <w:t>Almost 90</w:t>
      </w:r>
      <w:r w:rsidR="00377A5C">
        <w:t xml:space="preserve">k crimes were recorded in total and vehicles were stolen and reported </w:t>
      </w:r>
      <w:proofErr w:type="spellStart"/>
      <w:r w:rsidR="00377A5C">
        <w:t>atleast</w:t>
      </w:r>
      <w:proofErr w:type="spellEnd"/>
      <w:r w:rsidR="00377A5C">
        <w:t xml:space="preserve"> 76k cases.</w:t>
      </w:r>
    </w:p>
    <w:p w14:paraId="17493DA1" w14:textId="52311EA7" w:rsidR="00EE465F" w:rsidRDefault="0080796E" w:rsidP="004060F8">
      <w:r>
        <w:rPr>
          <w:noProof/>
        </w:rPr>
        <w:lastRenderedPageBreak/>
        <w:drawing>
          <wp:inline distT="0" distB="0" distL="0" distR="0" wp14:anchorId="27CB047B" wp14:editId="411B5E3C">
            <wp:extent cx="5731510" cy="3020060"/>
            <wp:effectExtent l="0" t="0" r="2540" b="889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9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0200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6AD7B0A" w14:textId="785637AC" w:rsidR="00377A5C" w:rsidRDefault="00377A5C" w:rsidP="004060F8"/>
    <w:p w14:paraId="1EA2CA3B" w14:textId="0DD96FB6" w:rsidR="00377A5C" w:rsidRDefault="00772383" w:rsidP="004060F8">
      <w:r>
        <w:t>CONCLUSION:</w:t>
      </w:r>
    </w:p>
    <w:p w14:paraId="699F3EA7" w14:textId="07ACB28D" w:rsidR="00FF19AC" w:rsidRDefault="0061284B" w:rsidP="004060F8">
      <w:r>
        <w:rPr>
          <w:noProof/>
        </w:rPr>
        <w:drawing>
          <wp:inline distT="0" distB="0" distL="0" distR="0" wp14:anchorId="074A6E11" wp14:editId="45850011">
            <wp:extent cx="5731510" cy="2940685"/>
            <wp:effectExtent l="0" t="0" r="2540" b="0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0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9406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9D4710E" w14:textId="3A716302" w:rsidR="00FF19AC" w:rsidRDefault="00FF19AC" w:rsidP="004060F8">
      <w:r>
        <w:t>This is the final representation of all the details extracted from the above research on Detroit City Crime Records.</w:t>
      </w:r>
    </w:p>
    <w:p w14:paraId="2AF02150" w14:textId="45D8E632" w:rsidR="00FF19AC" w:rsidRDefault="0061284B" w:rsidP="0061284B">
      <w:pPr>
        <w:pStyle w:val="ListParagraph"/>
        <w:numPr>
          <w:ilvl w:val="0"/>
          <w:numId w:val="12"/>
        </w:numPr>
      </w:pPr>
      <w:r>
        <w:t>Most of the crime happened in the year 2009 and from then shown a decrease in the crime rate.</w:t>
      </w:r>
    </w:p>
    <w:p w14:paraId="2D03D538" w14:textId="05B3C195" w:rsidR="0061284B" w:rsidRDefault="0061284B" w:rsidP="0061284B">
      <w:pPr>
        <w:pStyle w:val="ListParagraph"/>
        <w:numPr>
          <w:ilvl w:val="0"/>
          <w:numId w:val="12"/>
        </w:numPr>
      </w:pPr>
      <w:r>
        <w:t>Most of the crimes occurred during the 1</w:t>
      </w:r>
      <w:r w:rsidRPr="0061284B">
        <w:rPr>
          <w:vertAlign w:val="superscript"/>
        </w:rPr>
        <w:t>st</w:t>
      </w:r>
      <w:r>
        <w:t xml:space="preserve"> day of the month.</w:t>
      </w:r>
    </w:p>
    <w:p w14:paraId="5C163563" w14:textId="51A9B5F1" w:rsidR="0061284B" w:rsidRDefault="0061284B" w:rsidP="0061284B">
      <w:pPr>
        <w:pStyle w:val="ListParagraph"/>
        <w:numPr>
          <w:ilvl w:val="0"/>
          <w:numId w:val="12"/>
        </w:numPr>
      </w:pPr>
      <w:r>
        <w:t>Most Crime records have been recorded during the month of July.</w:t>
      </w:r>
    </w:p>
    <w:p w14:paraId="76B5C520" w14:textId="419090D8" w:rsidR="0061284B" w:rsidRDefault="0061284B" w:rsidP="0061284B">
      <w:pPr>
        <w:pStyle w:val="ListParagraph"/>
        <w:numPr>
          <w:ilvl w:val="0"/>
          <w:numId w:val="12"/>
        </w:numPr>
      </w:pPr>
      <w:r>
        <w:t>The crime rate was at the peak during the afternoon 12 pm</w:t>
      </w:r>
    </w:p>
    <w:p w14:paraId="621190D9" w14:textId="6C8DEB57" w:rsidR="0061284B" w:rsidRDefault="0061284B" w:rsidP="0061284B">
      <w:pPr>
        <w:pStyle w:val="ListParagraph"/>
        <w:numPr>
          <w:ilvl w:val="0"/>
          <w:numId w:val="12"/>
        </w:numPr>
      </w:pPr>
      <w:r>
        <w:t>Burglary, Larceny, Assault, Murder, Damage to properties and miscellaneous were the most prominent reasons observed for the crime to happen.</w:t>
      </w:r>
    </w:p>
    <w:p w14:paraId="1B8A6451" w14:textId="4E047AF7" w:rsidR="0061284B" w:rsidRDefault="0061284B" w:rsidP="0061284B">
      <w:pPr>
        <w:pStyle w:val="ListParagraph"/>
        <w:numPr>
          <w:ilvl w:val="0"/>
          <w:numId w:val="12"/>
        </w:numPr>
      </w:pPr>
      <w:r>
        <w:t>The last Map takes into consideration of these important points collected and plots only those crimes reported during this time and those of above said category.</w:t>
      </w:r>
    </w:p>
    <w:p w14:paraId="1CEE3305" w14:textId="4269ACA6" w:rsidR="0061284B" w:rsidRDefault="0061284B" w:rsidP="0061284B">
      <w:pPr>
        <w:pStyle w:val="ListParagraph"/>
        <w:numPr>
          <w:ilvl w:val="0"/>
          <w:numId w:val="12"/>
        </w:numPr>
      </w:pPr>
      <w:r>
        <w:t xml:space="preserve">All these Maps and graphs were plotted using Tableau and RStudio. </w:t>
      </w:r>
    </w:p>
    <w:p w14:paraId="357827C7" w14:textId="00B4D768" w:rsidR="00772383" w:rsidRDefault="00772383" w:rsidP="004060F8"/>
    <w:p w14:paraId="34B85160" w14:textId="291D8557" w:rsidR="00D502DD" w:rsidRDefault="00D502DD" w:rsidP="004060F8">
      <w:r>
        <w:t>REFERENCES:</w:t>
      </w:r>
    </w:p>
    <w:p w14:paraId="2A011C88" w14:textId="77777777" w:rsidR="00C96D4A" w:rsidRPr="00C96D4A" w:rsidRDefault="00D502DD" w:rsidP="00C96D4A">
      <w:pPr>
        <w:pStyle w:val="Bibliography"/>
        <w:rPr>
          <w:rFonts w:ascii="Calibri" w:hAnsi="Calibri" w:cs="Calibri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="00C96D4A" w:rsidRPr="00C96D4A">
        <w:rPr>
          <w:rFonts w:ascii="Calibri" w:hAnsi="Calibri" w:cs="Calibri"/>
        </w:rPr>
        <w:t>[1]</w:t>
      </w:r>
      <w:r w:rsidR="00C96D4A" w:rsidRPr="00C96D4A">
        <w:rPr>
          <w:rFonts w:ascii="Calibri" w:hAnsi="Calibri" w:cs="Calibri"/>
        </w:rPr>
        <w:tab/>
        <w:t xml:space="preserve">“DPD Crime Incidents 2009-2016 - dataset by </w:t>
      </w:r>
      <w:proofErr w:type="spellStart"/>
      <w:r w:rsidR="00C96D4A" w:rsidRPr="00C96D4A">
        <w:rPr>
          <w:rFonts w:ascii="Calibri" w:hAnsi="Calibri" w:cs="Calibri"/>
        </w:rPr>
        <w:t>detroit</w:t>
      </w:r>
      <w:proofErr w:type="spellEnd"/>
      <w:r w:rsidR="00C96D4A" w:rsidRPr="00C96D4A">
        <w:rPr>
          <w:rFonts w:ascii="Calibri" w:hAnsi="Calibri" w:cs="Calibri"/>
        </w:rPr>
        <w:t xml:space="preserve">,” </w:t>
      </w:r>
      <w:proofErr w:type="spellStart"/>
      <w:r w:rsidR="00C96D4A" w:rsidRPr="00C96D4A">
        <w:rPr>
          <w:rFonts w:ascii="Calibri" w:hAnsi="Calibri" w:cs="Calibri"/>
          <w:i/>
          <w:iCs/>
        </w:rPr>
        <w:t>data.world</w:t>
      </w:r>
      <w:proofErr w:type="spellEnd"/>
      <w:r w:rsidR="00C96D4A" w:rsidRPr="00C96D4A">
        <w:rPr>
          <w:rFonts w:ascii="Calibri" w:hAnsi="Calibri" w:cs="Calibri"/>
        </w:rPr>
        <w:t>. https://data.world/detroit/dpd-crime-incidents-2009-2016 (accessed Mar. 27, 2020).</w:t>
      </w:r>
    </w:p>
    <w:p w14:paraId="07B05C4F" w14:textId="77777777" w:rsidR="00C96D4A" w:rsidRPr="00C96D4A" w:rsidRDefault="00C96D4A" w:rsidP="00C96D4A">
      <w:pPr>
        <w:pStyle w:val="Bibliography"/>
        <w:rPr>
          <w:rFonts w:ascii="Calibri" w:hAnsi="Calibri" w:cs="Calibri"/>
        </w:rPr>
      </w:pPr>
      <w:r w:rsidRPr="00C96D4A">
        <w:rPr>
          <w:rFonts w:ascii="Calibri" w:hAnsi="Calibri" w:cs="Calibri"/>
        </w:rPr>
        <w:t>[2]</w:t>
      </w:r>
      <w:r w:rsidRPr="00C96D4A">
        <w:rPr>
          <w:rFonts w:ascii="Calibri" w:hAnsi="Calibri" w:cs="Calibri"/>
        </w:rPr>
        <w:tab/>
        <w:t>“</w:t>
      </w:r>
      <w:proofErr w:type="spellStart"/>
      <w:r w:rsidRPr="00C96D4A">
        <w:rPr>
          <w:rFonts w:ascii="Calibri" w:hAnsi="Calibri" w:cs="Calibri"/>
        </w:rPr>
        <w:t>Highcharter</w:t>
      </w:r>
      <w:proofErr w:type="spellEnd"/>
      <w:r w:rsidRPr="00C96D4A">
        <w:rPr>
          <w:rFonts w:ascii="Calibri" w:hAnsi="Calibri" w:cs="Calibri"/>
        </w:rPr>
        <w:t>.” http://jkunst.com/highcharter/shortcuts.html (accessed Mar. 27, 2020).</w:t>
      </w:r>
    </w:p>
    <w:p w14:paraId="13D20071" w14:textId="77777777" w:rsidR="00C96D4A" w:rsidRPr="00C96D4A" w:rsidRDefault="00C96D4A" w:rsidP="00C96D4A">
      <w:pPr>
        <w:pStyle w:val="Bibliography"/>
        <w:rPr>
          <w:rFonts w:ascii="Calibri" w:hAnsi="Calibri" w:cs="Calibri"/>
        </w:rPr>
      </w:pPr>
      <w:r w:rsidRPr="00C96D4A">
        <w:rPr>
          <w:rFonts w:ascii="Calibri" w:hAnsi="Calibri" w:cs="Calibri"/>
        </w:rPr>
        <w:t>[3]</w:t>
      </w:r>
      <w:r w:rsidRPr="00C96D4A">
        <w:rPr>
          <w:rFonts w:ascii="Calibri" w:hAnsi="Calibri" w:cs="Calibri"/>
        </w:rPr>
        <w:tab/>
        <w:t>“What is Tableau? Uses and Applications.” https://www.guru99.com/what-is-tableau.html (accessed Mar. 27, 2020).</w:t>
      </w:r>
    </w:p>
    <w:p w14:paraId="6C913378" w14:textId="78AFBA39" w:rsidR="00D502DD" w:rsidRDefault="00D502DD" w:rsidP="004060F8">
      <w:r>
        <w:fldChar w:fldCharType="end"/>
      </w:r>
    </w:p>
    <w:sectPr w:rsidR="00D502DD" w:rsidSect="00EF0D35">
      <w:pgSz w:w="11906" w:h="16838"/>
      <w:pgMar w:top="993" w:right="1440" w:bottom="851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6060F6A"/>
    <w:multiLevelType w:val="hybridMultilevel"/>
    <w:tmpl w:val="0ADE5FE0"/>
    <w:lvl w:ilvl="0" w:tplc="4009000F">
      <w:start w:val="1"/>
      <w:numFmt w:val="decimal"/>
      <w:lvlText w:val="%1."/>
      <w:lvlJc w:val="left"/>
      <w:pPr>
        <w:ind w:left="3600" w:hanging="360"/>
      </w:pPr>
    </w:lvl>
    <w:lvl w:ilvl="1" w:tplc="40090019" w:tentative="1">
      <w:start w:val="1"/>
      <w:numFmt w:val="lowerLetter"/>
      <w:lvlText w:val="%2."/>
      <w:lvlJc w:val="left"/>
      <w:pPr>
        <w:ind w:left="4320" w:hanging="360"/>
      </w:pPr>
    </w:lvl>
    <w:lvl w:ilvl="2" w:tplc="4009001B" w:tentative="1">
      <w:start w:val="1"/>
      <w:numFmt w:val="lowerRoman"/>
      <w:lvlText w:val="%3."/>
      <w:lvlJc w:val="right"/>
      <w:pPr>
        <w:ind w:left="5040" w:hanging="180"/>
      </w:pPr>
    </w:lvl>
    <w:lvl w:ilvl="3" w:tplc="4009000F" w:tentative="1">
      <w:start w:val="1"/>
      <w:numFmt w:val="decimal"/>
      <w:lvlText w:val="%4."/>
      <w:lvlJc w:val="left"/>
      <w:pPr>
        <w:ind w:left="5760" w:hanging="360"/>
      </w:pPr>
    </w:lvl>
    <w:lvl w:ilvl="4" w:tplc="40090019" w:tentative="1">
      <w:start w:val="1"/>
      <w:numFmt w:val="lowerLetter"/>
      <w:lvlText w:val="%5."/>
      <w:lvlJc w:val="left"/>
      <w:pPr>
        <w:ind w:left="6480" w:hanging="360"/>
      </w:pPr>
    </w:lvl>
    <w:lvl w:ilvl="5" w:tplc="4009001B" w:tentative="1">
      <w:start w:val="1"/>
      <w:numFmt w:val="lowerRoman"/>
      <w:lvlText w:val="%6."/>
      <w:lvlJc w:val="right"/>
      <w:pPr>
        <w:ind w:left="7200" w:hanging="180"/>
      </w:pPr>
    </w:lvl>
    <w:lvl w:ilvl="6" w:tplc="4009000F" w:tentative="1">
      <w:start w:val="1"/>
      <w:numFmt w:val="decimal"/>
      <w:lvlText w:val="%7."/>
      <w:lvlJc w:val="left"/>
      <w:pPr>
        <w:ind w:left="7920" w:hanging="360"/>
      </w:pPr>
    </w:lvl>
    <w:lvl w:ilvl="7" w:tplc="40090019" w:tentative="1">
      <w:start w:val="1"/>
      <w:numFmt w:val="lowerLetter"/>
      <w:lvlText w:val="%8."/>
      <w:lvlJc w:val="left"/>
      <w:pPr>
        <w:ind w:left="8640" w:hanging="360"/>
      </w:pPr>
    </w:lvl>
    <w:lvl w:ilvl="8" w:tplc="4009001B" w:tentative="1">
      <w:start w:val="1"/>
      <w:numFmt w:val="lowerRoman"/>
      <w:lvlText w:val="%9."/>
      <w:lvlJc w:val="right"/>
      <w:pPr>
        <w:ind w:left="9360" w:hanging="180"/>
      </w:pPr>
    </w:lvl>
  </w:abstractNum>
  <w:abstractNum w:abstractNumId="1" w15:restartNumberingAfterBreak="0">
    <w:nsid w:val="16975A3A"/>
    <w:multiLevelType w:val="hybridMultilevel"/>
    <w:tmpl w:val="32D0E1F6"/>
    <w:lvl w:ilvl="0" w:tplc="4009000F">
      <w:start w:val="1"/>
      <w:numFmt w:val="decimal"/>
      <w:lvlText w:val="%1."/>
      <w:lvlJc w:val="left"/>
      <w:pPr>
        <w:ind w:left="720" w:hanging="360"/>
      </w:p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82B6B23"/>
    <w:multiLevelType w:val="hybridMultilevel"/>
    <w:tmpl w:val="F60E2F9E"/>
    <w:lvl w:ilvl="0" w:tplc="4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3A93A85"/>
    <w:multiLevelType w:val="multilevel"/>
    <w:tmpl w:val="E00A7EB0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  <w:rPr>
        <w:rFonts w:hint="default"/>
        <w:sz w:val="20"/>
      </w:rPr>
    </w:lvl>
    <w:lvl w:ilvl="1">
      <w:start w:val="1"/>
      <w:numFmt w:val="decimal"/>
      <w:lvlText w:val="%2."/>
      <w:lvlJc w:val="left"/>
      <w:pPr>
        <w:ind w:left="1800" w:hanging="360"/>
      </w:pPr>
      <w:rPr>
        <w:rFonts w:hint="default"/>
      </w:rPr>
    </w:lvl>
    <w:lvl w:ilvl="2">
      <w:start w:val="1"/>
      <w:numFmt w:val="bullet"/>
      <w:lvlText w:val=""/>
      <w:lvlJc w:val="left"/>
      <w:pPr>
        <w:tabs>
          <w:tab w:val="num" w:pos="2520"/>
        </w:tabs>
        <w:ind w:left="2520" w:hanging="360"/>
      </w:pPr>
      <w:rPr>
        <w:rFonts w:ascii="Wingdings" w:hAnsi="Wingdings" w:hint="default"/>
        <w:sz w:val="20"/>
      </w:rPr>
    </w:lvl>
    <w:lvl w:ilvl="3">
      <w:start w:val="1"/>
      <w:numFmt w:val="bullet"/>
      <w:lvlText w:val=""/>
      <w:lvlJc w:val="left"/>
      <w:pPr>
        <w:tabs>
          <w:tab w:val="num" w:pos="3240"/>
        </w:tabs>
        <w:ind w:left="324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680"/>
        </w:tabs>
        <w:ind w:left="468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400"/>
        </w:tabs>
        <w:ind w:left="540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840"/>
        </w:tabs>
        <w:ind w:left="6840" w:hanging="360"/>
      </w:pPr>
      <w:rPr>
        <w:rFonts w:ascii="Wingdings" w:hAnsi="Wingdings" w:hint="default"/>
        <w:sz w:val="20"/>
      </w:rPr>
    </w:lvl>
  </w:abstractNum>
  <w:abstractNum w:abstractNumId="4" w15:restartNumberingAfterBreak="0">
    <w:nsid w:val="37D657C8"/>
    <w:multiLevelType w:val="hybridMultilevel"/>
    <w:tmpl w:val="D1ECCEA8"/>
    <w:lvl w:ilvl="0" w:tplc="4009000F">
      <w:start w:val="1"/>
      <w:numFmt w:val="decimal"/>
      <w:lvlText w:val="%1."/>
      <w:lvlJc w:val="left"/>
      <w:pPr>
        <w:ind w:left="720" w:hanging="360"/>
      </w:p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3E062E5E"/>
    <w:multiLevelType w:val="hybridMultilevel"/>
    <w:tmpl w:val="3EC6826E"/>
    <w:lvl w:ilvl="0" w:tplc="31F868BA">
      <w:start w:val="822"/>
      <w:numFmt w:val="bullet"/>
      <w:lvlText w:val="-"/>
      <w:lvlJc w:val="left"/>
      <w:pPr>
        <w:ind w:left="720" w:hanging="360"/>
      </w:pPr>
      <w:rPr>
        <w:rFonts w:ascii="Helvetica" w:eastAsia="Times New Roman" w:hAnsi="Helvetica" w:cs="Helvetica" w:hint="default"/>
      </w:rPr>
    </w:lvl>
    <w:lvl w:ilvl="1" w:tplc="4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40455C34"/>
    <w:multiLevelType w:val="hybridMultilevel"/>
    <w:tmpl w:val="6A2C766C"/>
    <w:lvl w:ilvl="0" w:tplc="BE86CB08">
      <w:start w:val="822"/>
      <w:numFmt w:val="bullet"/>
      <w:lvlText w:val="-"/>
      <w:lvlJc w:val="left"/>
      <w:pPr>
        <w:ind w:left="720" w:hanging="360"/>
      </w:pPr>
      <w:rPr>
        <w:rFonts w:ascii="Helvetica" w:eastAsia="Times New Roman" w:hAnsi="Helvetica" w:cs="Helvetica" w:hint="default"/>
      </w:rPr>
    </w:lvl>
    <w:lvl w:ilvl="1" w:tplc="4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41C7242A"/>
    <w:multiLevelType w:val="hybridMultilevel"/>
    <w:tmpl w:val="11A2ED8A"/>
    <w:lvl w:ilvl="0" w:tplc="4009000F">
      <w:start w:val="1"/>
      <w:numFmt w:val="decimal"/>
      <w:lvlText w:val="%1."/>
      <w:lvlJc w:val="left"/>
      <w:pPr>
        <w:ind w:left="720" w:hanging="360"/>
      </w:p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47972516"/>
    <w:multiLevelType w:val="hybridMultilevel"/>
    <w:tmpl w:val="DA4E6E9C"/>
    <w:lvl w:ilvl="0" w:tplc="4009000F">
      <w:start w:val="1"/>
      <w:numFmt w:val="decimal"/>
      <w:lvlText w:val="%1."/>
      <w:lvlJc w:val="left"/>
      <w:pPr>
        <w:ind w:left="720" w:hanging="360"/>
      </w:p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5EB17990"/>
    <w:multiLevelType w:val="hybridMultilevel"/>
    <w:tmpl w:val="66AE8DF8"/>
    <w:lvl w:ilvl="0" w:tplc="40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40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40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40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40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40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40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40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40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0" w15:restartNumberingAfterBreak="0">
    <w:nsid w:val="64F718BB"/>
    <w:multiLevelType w:val="hybridMultilevel"/>
    <w:tmpl w:val="E95E4D16"/>
    <w:lvl w:ilvl="0" w:tplc="4009000F">
      <w:start w:val="1"/>
      <w:numFmt w:val="decimal"/>
      <w:lvlText w:val="%1."/>
      <w:lvlJc w:val="left"/>
      <w:pPr>
        <w:ind w:left="3600" w:hanging="360"/>
      </w:pPr>
    </w:lvl>
    <w:lvl w:ilvl="1" w:tplc="40090019" w:tentative="1">
      <w:start w:val="1"/>
      <w:numFmt w:val="lowerLetter"/>
      <w:lvlText w:val="%2."/>
      <w:lvlJc w:val="left"/>
      <w:pPr>
        <w:ind w:left="4320" w:hanging="360"/>
      </w:pPr>
    </w:lvl>
    <w:lvl w:ilvl="2" w:tplc="4009001B" w:tentative="1">
      <w:start w:val="1"/>
      <w:numFmt w:val="lowerRoman"/>
      <w:lvlText w:val="%3."/>
      <w:lvlJc w:val="right"/>
      <w:pPr>
        <w:ind w:left="5040" w:hanging="180"/>
      </w:pPr>
    </w:lvl>
    <w:lvl w:ilvl="3" w:tplc="4009000F" w:tentative="1">
      <w:start w:val="1"/>
      <w:numFmt w:val="decimal"/>
      <w:lvlText w:val="%4."/>
      <w:lvlJc w:val="left"/>
      <w:pPr>
        <w:ind w:left="5760" w:hanging="360"/>
      </w:pPr>
    </w:lvl>
    <w:lvl w:ilvl="4" w:tplc="40090019" w:tentative="1">
      <w:start w:val="1"/>
      <w:numFmt w:val="lowerLetter"/>
      <w:lvlText w:val="%5."/>
      <w:lvlJc w:val="left"/>
      <w:pPr>
        <w:ind w:left="6480" w:hanging="360"/>
      </w:pPr>
    </w:lvl>
    <w:lvl w:ilvl="5" w:tplc="4009001B" w:tentative="1">
      <w:start w:val="1"/>
      <w:numFmt w:val="lowerRoman"/>
      <w:lvlText w:val="%6."/>
      <w:lvlJc w:val="right"/>
      <w:pPr>
        <w:ind w:left="7200" w:hanging="180"/>
      </w:pPr>
    </w:lvl>
    <w:lvl w:ilvl="6" w:tplc="4009000F" w:tentative="1">
      <w:start w:val="1"/>
      <w:numFmt w:val="decimal"/>
      <w:lvlText w:val="%7."/>
      <w:lvlJc w:val="left"/>
      <w:pPr>
        <w:ind w:left="7920" w:hanging="360"/>
      </w:pPr>
    </w:lvl>
    <w:lvl w:ilvl="7" w:tplc="40090019" w:tentative="1">
      <w:start w:val="1"/>
      <w:numFmt w:val="lowerLetter"/>
      <w:lvlText w:val="%8."/>
      <w:lvlJc w:val="left"/>
      <w:pPr>
        <w:ind w:left="8640" w:hanging="360"/>
      </w:pPr>
    </w:lvl>
    <w:lvl w:ilvl="8" w:tplc="4009001B" w:tentative="1">
      <w:start w:val="1"/>
      <w:numFmt w:val="lowerRoman"/>
      <w:lvlText w:val="%9."/>
      <w:lvlJc w:val="right"/>
      <w:pPr>
        <w:ind w:left="9360" w:hanging="180"/>
      </w:pPr>
    </w:lvl>
  </w:abstractNum>
  <w:abstractNum w:abstractNumId="11" w15:restartNumberingAfterBreak="0">
    <w:nsid w:val="748A2A64"/>
    <w:multiLevelType w:val="hybridMultilevel"/>
    <w:tmpl w:val="0B80A82C"/>
    <w:lvl w:ilvl="0" w:tplc="4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7B316C8F"/>
    <w:multiLevelType w:val="multilevel"/>
    <w:tmpl w:val="E00A7EB0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  <w:rPr>
        <w:rFonts w:hint="default"/>
        <w:sz w:val="20"/>
      </w:rPr>
    </w:lvl>
    <w:lvl w:ilvl="1">
      <w:start w:val="1"/>
      <w:numFmt w:val="decimal"/>
      <w:lvlText w:val="%2."/>
      <w:lvlJc w:val="left"/>
      <w:pPr>
        <w:ind w:left="1800" w:hanging="360"/>
      </w:pPr>
      <w:rPr>
        <w:rFonts w:hint="default"/>
      </w:rPr>
    </w:lvl>
    <w:lvl w:ilvl="2">
      <w:start w:val="1"/>
      <w:numFmt w:val="bullet"/>
      <w:lvlText w:val=""/>
      <w:lvlJc w:val="left"/>
      <w:pPr>
        <w:tabs>
          <w:tab w:val="num" w:pos="2520"/>
        </w:tabs>
        <w:ind w:left="2520" w:hanging="360"/>
      </w:pPr>
      <w:rPr>
        <w:rFonts w:ascii="Wingdings" w:hAnsi="Wingdings" w:hint="default"/>
        <w:sz w:val="20"/>
      </w:rPr>
    </w:lvl>
    <w:lvl w:ilvl="3">
      <w:start w:val="1"/>
      <w:numFmt w:val="bullet"/>
      <w:lvlText w:val=""/>
      <w:lvlJc w:val="left"/>
      <w:pPr>
        <w:tabs>
          <w:tab w:val="num" w:pos="3240"/>
        </w:tabs>
        <w:ind w:left="324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680"/>
        </w:tabs>
        <w:ind w:left="468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400"/>
        </w:tabs>
        <w:ind w:left="540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840"/>
        </w:tabs>
        <w:ind w:left="6840" w:hanging="360"/>
      </w:pPr>
      <w:rPr>
        <w:rFonts w:ascii="Wingdings" w:hAnsi="Wingdings" w:hint="default"/>
        <w:sz w:val="20"/>
      </w:rPr>
    </w:lvl>
  </w:abstractNum>
  <w:num w:numId="1">
    <w:abstractNumId w:val="12"/>
  </w:num>
  <w:num w:numId="2">
    <w:abstractNumId w:val="9"/>
  </w:num>
  <w:num w:numId="3">
    <w:abstractNumId w:val="6"/>
  </w:num>
  <w:num w:numId="4">
    <w:abstractNumId w:val="5"/>
  </w:num>
  <w:num w:numId="5">
    <w:abstractNumId w:val="8"/>
  </w:num>
  <w:num w:numId="6">
    <w:abstractNumId w:val="7"/>
  </w:num>
  <w:num w:numId="7">
    <w:abstractNumId w:val="0"/>
  </w:num>
  <w:num w:numId="8">
    <w:abstractNumId w:val="10"/>
  </w:num>
  <w:num w:numId="9">
    <w:abstractNumId w:val="1"/>
  </w:num>
  <w:num w:numId="10">
    <w:abstractNumId w:val="2"/>
  </w:num>
  <w:num w:numId="11">
    <w:abstractNumId w:val="4"/>
  </w:num>
  <w:num w:numId="12">
    <w:abstractNumId w:val="11"/>
  </w:num>
  <w:num w:numId="13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98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4493C"/>
    <w:rsid w:val="000107A9"/>
    <w:rsid w:val="00032625"/>
    <w:rsid w:val="0005668C"/>
    <w:rsid w:val="000E5A10"/>
    <w:rsid w:val="0011672D"/>
    <w:rsid w:val="00135582"/>
    <w:rsid w:val="00150314"/>
    <w:rsid w:val="002653B0"/>
    <w:rsid w:val="00273D01"/>
    <w:rsid w:val="00276D30"/>
    <w:rsid w:val="00293841"/>
    <w:rsid w:val="002A74F4"/>
    <w:rsid w:val="002B0EB5"/>
    <w:rsid w:val="002F6558"/>
    <w:rsid w:val="003251D9"/>
    <w:rsid w:val="003565FF"/>
    <w:rsid w:val="00375AA6"/>
    <w:rsid w:val="00377A5C"/>
    <w:rsid w:val="00397026"/>
    <w:rsid w:val="003A7755"/>
    <w:rsid w:val="004060F8"/>
    <w:rsid w:val="004D10E3"/>
    <w:rsid w:val="004E58FD"/>
    <w:rsid w:val="00514BE1"/>
    <w:rsid w:val="005230B1"/>
    <w:rsid w:val="00551E96"/>
    <w:rsid w:val="0060211C"/>
    <w:rsid w:val="00607E9E"/>
    <w:rsid w:val="00611099"/>
    <w:rsid w:val="006115D0"/>
    <w:rsid w:val="0061284B"/>
    <w:rsid w:val="00636D35"/>
    <w:rsid w:val="006469BF"/>
    <w:rsid w:val="006A58B7"/>
    <w:rsid w:val="00714DB7"/>
    <w:rsid w:val="00725780"/>
    <w:rsid w:val="00732E05"/>
    <w:rsid w:val="00753189"/>
    <w:rsid w:val="00760EE3"/>
    <w:rsid w:val="0076190C"/>
    <w:rsid w:val="00772383"/>
    <w:rsid w:val="00791741"/>
    <w:rsid w:val="007B642D"/>
    <w:rsid w:val="0080796E"/>
    <w:rsid w:val="00811459"/>
    <w:rsid w:val="0088612E"/>
    <w:rsid w:val="008A436C"/>
    <w:rsid w:val="008D25C0"/>
    <w:rsid w:val="008E0946"/>
    <w:rsid w:val="00912DBD"/>
    <w:rsid w:val="00944375"/>
    <w:rsid w:val="00964267"/>
    <w:rsid w:val="00967B98"/>
    <w:rsid w:val="0097689C"/>
    <w:rsid w:val="009B7C8B"/>
    <w:rsid w:val="00A5662D"/>
    <w:rsid w:val="00A61186"/>
    <w:rsid w:val="00AE1C13"/>
    <w:rsid w:val="00AE4F12"/>
    <w:rsid w:val="00AE5661"/>
    <w:rsid w:val="00B401BC"/>
    <w:rsid w:val="00B649E1"/>
    <w:rsid w:val="00B971C5"/>
    <w:rsid w:val="00C0300F"/>
    <w:rsid w:val="00C96D4A"/>
    <w:rsid w:val="00CA7B55"/>
    <w:rsid w:val="00CE015F"/>
    <w:rsid w:val="00D114E3"/>
    <w:rsid w:val="00D1789C"/>
    <w:rsid w:val="00D4493C"/>
    <w:rsid w:val="00D502DD"/>
    <w:rsid w:val="00D55A34"/>
    <w:rsid w:val="00D55B25"/>
    <w:rsid w:val="00D7544B"/>
    <w:rsid w:val="00DF168C"/>
    <w:rsid w:val="00E03075"/>
    <w:rsid w:val="00E0312E"/>
    <w:rsid w:val="00E053D6"/>
    <w:rsid w:val="00E50780"/>
    <w:rsid w:val="00E6177D"/>
    <w:rsid w:val="00E64635"/>
    <w:rsid w:val="00EB741E"/>
    <w:rsid w:val="00EE465F"/>
    <w:rsid w:val="00EF0D35"/>
    <w:rsid w:val="00F22590"/>
    <w:rsid w:val="00F360A0"/>
    <w:rsid w:val="00FF19A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6418C7B"/>
  <w15:chartTrackingRefBased/>
  <w15:docId w15:val="{C370EE38-FD08-40BE-87BF-596E8EA54B7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IN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semiHidden/>
    <w:unhideWhenUsed/>
    <w:rsid w:val="00791741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IN"/>
    </w:rPr>
  </w:style>
  <w:style w:type="paragraph" w:styleId="ListParagraph">
    <w:name w:val="List Paragraph"/>
    <w:basedOn w:val="Normal"/>
    <w:uiPriority w:val="34"/>
    <w:qFormat/>
    <w:rsid w:val="002F6558"/>
    <w:pPr>
      <w:ind w:left="720"/>
      <w:contextualSpacing/>
    </w:p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AE5661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eastAsia="en-IN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AE5661"/>
    <w:rPr>
      <w:rFonts w:ascii="Courier New" w:eastAsia="Times New Roman" w:hAnsi="Courier New" w:cs="Courier New"/>
      <w:sz w:val="20"/>
      <w:szCs w:val="20"/>
      <w:lang w:eastAsia="en-IN"/>
    </w:rPr>
  </w:style>
  <w:style w:type="character" w:customStyle="1" w:styleId="gd15mcfcktb">
    <w:name w:val="gd15mcfcktb"/>
    <w:basedOn w:val="DefaultParagraphFont"/>
    <w:rsid w:val="00AE5661"/>
  </w:style>
  <w:style w:type="character" w:customStyle="1" w:styleId="gd15mcfceub">
    <w:name w:val="gd15mcfceub"/>
    <w:basedOn w:val="DefaultParagraphFont"/>
    <w:rsid w:val="00AE5661"/>
  </w:style>
  <w:style w:type="character" w:styleId="Hyperlink">
    <w:name w:val="Hyperlink"/>
    <w:basedOn w:val="DefaultParagraphFont"/>
    <w:uiPriority w:val="99"/>
    <w:unhideWhenUsed/>
    <w:rsid w:val="00753189"/>
    <w:rPr>
      <w:color w:val="0000FF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DF168C"/>
    <w:rPr>
      <w:color w:val="605E5C"/>
      <w:shd w:val="clear" w:color="auto" w:fill="E1DFDD"/>
    </w:rPr>
  </w:style>
  <w:style w:type="paragraph" w:styleId="Bibliography">
    <w:name w:val="Bibliography"/>
    <w:basedOn w:val="Normal"/>
    <w:next w:val="Normal"/>
    <w:uiPriority w:val="37"/>
    <w:unhideWhenUsed/>
    <w:rsid w:val="00D502DD"/>
    <w:pPr>
      <w:tabs>
        <w:tab w:val="left" w:pos="384"/>
      </w:tabs>
      <w:spacing w:after="0" w:line="240" w:lineRule="auto"/>
      <w:ind w:left="384" w:hanging="38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78604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1006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image" Target="media/image7.png"/><Relationship Id="rId18" Type="http://schemas.openxmlformats.org/officeDocument/2006/relationships/image" Target="media/image12.png"/><Relationship Id="rId26" Type="http://schemas.openxmlformats.org/officeDocument/2006/relationships/image" Target="media/image20.png"/><Relationship Id="rId39" Type="http://schemas.openxmlformats.org/officeDocument/2006/relationships/image" Target="media/image33.png"/><Relationship Id="rId3" Type="http://schemas.openxmlformats.org/officeDocument/2006/relationships/styles" Target="styles.xml"/><Relationship Id="rId21" Type="http://schemas.openxmlformats.org/officeDocument/2006/relationships/image" Target="media/image15.png"/><Relationship Id="rId34" Type="http://schemas.openxmlformats.org/officeDocument/2006/relationships/image" Target="media/image28.png"/><Relationship Id="rId42" Type="http://schemas.openxmlformats.org/officeDocument/2006/relationships/theme" Target="theme/theme1.xml"/><Relationship Id="rId7" Type="http://schemas.openxmlformats.org/officeDocument/2006/relationships/hyperlink" Target="https://w2.weather.gov/climate/xmacis.php?wfo=dtx" TargetMode="External"/><Relationship Id="rId12" Type="http://schemas.openxmlformats.org/officeDocument/2006/relationships/image" Target="media/image6.png"/><Relationship Id="rId17" Type="http://schemas.openxmlformats.org/officeDocument/2006/relationships/image" Target="media/image11.png"/><Relationship Id="rId25" Type="http://schemas.openxmlformats.org/officeDocument/2006/relationships/image" Target="media/image19.png"/><Relationship Id="rId33" Type="http://schemas.openxmlformats.org/officeDocument/2006/relationships/image" Target="media/image27.png"/><Relationship Id="rId38" Type="http://schemas.openxmlformats.org/officeDocument/2006/relationships/image" Target="media/image32.png"/><Relationship Id="rId2" Type="http://schemas.openxmlformats.org/officeDocument/2006/relationships/numbering" Target="numbering.xml"/><Relationship Id="rId16" Type="http://schemas.openxmlformats.org/officeDocument/2006/relationships/image" Target="media/image10.png"/><Relationship Id="rId20" Type="http://schemas.openxmlformats.org/officeDocument/2006/relationships/image" Target="media/image14.png"/><Relationship Id="rId29" Type="http://schemas.openxmlformats.org/officeDocument/2006/relationships/image" Target="media/image23.png"/><Relationship Id="rId41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11" Type="http://schemas.openxmlformats.org/officeDocument/2006/relationships/image" Target="media/image5.png"/><Relationship Id="rId24" Type="http://schemas.openxmlformats.org/officeDocument/2006/relationships/image" Target="media/image18.png"/><Relationship Id="rId32" Type="http://schemas.openxmlformats.org/officeDocument/2006/relationships/image" Target="media/image26.png"/><Relationship Id="rId37" Type="http://schemas.openxmlformats.org/officeDocument/2006/relationships/image" Target="media/image31.png"/><Relationship Id="rId40" Type="http://schemas.openxmlformats.org/officeDocument/2006/relationships/image" Target="media/image34.png"/><Relationship Id="rId5" Type="http://schemas.openxmlformats.org/officeDocument/2006/relationships/webSettings" Target="webSettings.xml"/><Relationship Id="rId15" Type="http://schemas.openxmlformats.org/officeDocument/2006/relationships/image" Target="media/image9.png"/><Relationship Id="rId23" Type="http://schemas.openxmlformats.org/officeDocument/2006/relationships/image" Target="media/image17.png"/><Relationship Id="rId28" Type="http://schemas.openxmlformats.org/officeDocument/2006/relationships/image" Target="media/image22.png"/><Relationship Id="rId36" Type="http://schemas.openxmlformats.org/officeDocument/2006/relationships/image" Target="media/image30.png"/><Relationship Id="rId10" Type="http://schemas.openxmlformats.org/officeDocument/2006/relationships/image" Target="media/image4.png"/><Relationship Id="rId19" Type="http://schemas.openxmlformats.org/officeDocument/2006/relationships/image" Target="media/image13.png"/><Relationship Id="rId31" Type="http://schemas.openxmlformats.org/officeDocument/2006/relationships/image" Target="media/image25.png"/><Relationship Id="rId4" Type="http://schemas.openxmlformats.org/officeDocument/2006/relationships/settings" Target="settings.xml"/><Relationship Id="rId9" Type="http://schemas.openxmlformats.org/officeDocument/2006/relationships/image" Target="media/image3.png"/><Relationship Id="rId14" Type="http://schemas.openxmlformats.org/officeDocument/2006/relationships/image" Target="media/image8.png"/><Relationship Id="rId22" Type="http://schemas.openxmlformats.org/officeDocument/2006/relationships/image" Target="media/image16.png"/><Relationship Id="rId27" Type="http://schemas.openxmlformats.org/officeDocument/2006/relationships/image" Target="media/image21.png"/><Relationship Id="rId30" Type="http://schemas.openxmlformats.org/officeDocument/2006/relationships/image" Target="media/image24.png"/><Relationship Id="rId35" Type="http://schemas.openxmlformats.org/officeDocument/2006/relationships/image" Target="media/image29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31DEBCC-5A11-401A-9BCE-E65A95DEFE6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241</TotalTime>
  <Pages>17</Pages>
  <Words>1256</Words>
  <Characters>7164</Characters>
  <Application>Microsoft Office Word</Application>
  <DocSecurity>0</DocSecurity>
  <Lines>59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40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reeshma Pillai</dc:creator>
  <cp:keywords/>
  <dc:description/>
  <cp:lastModifiedBy>Greeshma Pillai</cp:lastModifiedBy>
  <cp:revision>15</cp:revision>
  <dcterms:created xsi:type="dcterms:W3CDTF">2020-03-17T20:02:00Z</dcterms:created>
  <dcterms:modified xsi:type="dcterms:W3CDTF">2020-03-26T23:2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2"&gt;&lt;session id="WCxlSgAv"/&gt;&lt;style id="http://www.zotero.org/styles/ieee" locale="en-US" hasBibliography="1" bibliographyStyleHasBeenSet="1"/&gt;&lt;prefs&gt;&lt;pref name="fieldType" value="Field"/&gt;&lt;/prefs&gt;&lt;/data&gt;</vt:lpwstr>
  </property>
</Properties>
</file>